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635E82" w:rsidRDefault="00635E82" w:rsidP="00635E82">
      <w:pPr>
        <w:jc w:val="center"/>
        <w:rPr>
          <w:b/>
        </w:rPr>
      </w:pPr>
      <w:r w:rsidRPr="00496D92">
        <w:rPr>
          <w:b/>
        </w:rPr>
        <w:t>Supp</w:t>
      </w:r>
      <w:r>
        <w:rPr>
          <w:b/>
        </w:rPr>
        <w:t>lementary</w:t>
      </w:r>
      <w:r w:rsidRPr="00496D92">
        <w:rPr>
          <w:b/>
        </w:rPr>
        <w:t xml:space="preserve"> </w:t>
      </w:r>
      <w:r>
        <w:rPr>
          <w:b/>
        </w:rPr>
        <w:t>data</w:t>
      </w:r>
    </w:p>
    <w:p w:rsidR="00635E82" w:rsidRDefault="00635E82" w:rsidP="00635E82">
      <w:pPr>
        <w:jc w:val="center"/>
        <w:rPr>
          <w:b/>
        </w:rPr>
      </w:pPr>
    </w:p>
    <w:p w:rsidR="00635E82" w:rsidRDefault="00635E82" w:rsidP="00635E82">
      <w:pPr>
        <w:jc w:val="center"/>
        <w:rPr>
          <w:b/>
        </w:rPr>
      </w:pPr>
    </w:p>
    <w:p w:rsidR="00635E82" w:rsidRDefault="00635E82" w:rsidP="00635E82">
      <w:pPr>
        <w:jc w:val="center"/>
        <w:rPr>
          <w:b/>
        </w:rPr>
      </w:pPr>
      <w:r w:rsidRPr="00635E82">
        <w:rPr>
          <w:b/>
          <w:bCs/>
          <w:lang w:val="en-GB"/>
        </w:rPr>
        <w:t>The influence of carrier oils on the antimicrobial activity and toxicity of essential oils</w:t>
      </w:r>
    </w:p>
    <w:p w:rsidR="00635E82" w:rsidRDefault="00635E82" w:rsidP="00635E82">
      <w:pPr>
        <w:jc w:val="center"/>
        <w:rPr>
          <w:b/>
        </w:rPr>
      </w:pPr>
    </w:p>
    <w:p w:rsidR="00635E82" w:rsidRDefault="00635E82" w:rsidP="00635E82">
      <w:pPr>
        <w:rPr>
          <w:b/>
        </w:rPr>
      </w:pPr>
    </w:p>
    <w:p w:rsidR="00635E82" w:rsidRPr="00043D89" w:rsidRDefault="00635E82" w:rsidP="00635E82">
      <w:pPr>
        <w:autoSpaceDE w:val="0"/>
        <w:autoSpaceDN w:val="0"/>
        <w:adjustRightInd w:val="0"/>
        <w:spacing w:after="0" w:line="360" w:lineRule="auto"/>
        <w:jc w:val="both"/>
        <w:rPr>
          <w:b/>
          <w:bCs/>
          <w:lang w:val="en-GB"/>
        </w:rPr>
      </w:pPr>
      <w:r w:rsidRPr="00043D89">
        <w:rPr>
          <w:b/>
          <w:bCs/>
          <w:lang w:val="en-GB"/>
        </w:rPr>
        <w:t xml:space="preserve">Ané </w:t>
      </w:r>
      <w:proofErr w:type="spellStart"/>
      <w:r w:rsidRPr="00043D89">
        <w:rPr>
          <w:b/>
          <w:bCs/>
          <w:lang w:val="en-GB"/>
        </w:rPr>
        <w:t>Orchard</w:t>
      </w:r>
      <w:r>
        <w:rPr>
          <w:b/>
          <w:bCs/>
          <w:vertAlign w:val="superscript"/>
          <w:lang w:val="en-GB"/>
        </w:rPr>
        <w:t>a</w:t>
      </w:r>
      <w:proofErr w:type="spellEnd"/>
      <w:r w:rsidRPr="00043D89">
        <w:rPr>
          <w:b/>
          <w:bCs/>
          <w:lang w:val="en-GB"/>
        </w:rPr>
        <w:t>, Sandy</w:t>
      </w:r>
      <w:r>
        <w:rPr>
          <w:b/>
          <w:bCs/>
          <w:lang w:val="en-GB"/>
        </w:rPr>
        <w:t xml:space="preserve"> F.</w:t>
      </w:r>
      <w:r w:rsidRPr="00043D89">
        <w:rPr>
          <w:b/>
          <w:bCs/>
          <w:lang w:val="en-GB"/>
        </w:rPr>
        <w:t xml:space="preserve"> van </w:t>
      </w:r>
      <w:proofErr w:type="spellStart"/>
      <w:r w:rsidRPr="00043D89">
        <w:rPr>
          <w:b/>
          <w:bCs/>
          <w:lang w:val="en-GB"/>
        </w:rPr>
        <w:t>Vuuren</w:t>
      </w:r>
      <w:r>
        <w:rPr>
          <w:b/>
          <w:bCs/>
          <w:vertAlign w:val="superscript"/>
          <w:lang w:val="en-GB"/>
        </w:rPr>
        <w:t>a</w:t>
      </w:r>
      <w:proofErr w:type="spellEnd"/>
      <w:r>
        <w:rPr>
          <w:b/>
          <w:bCs/>
          <w:vertAlign w:val="superscript"/>
          <w:lang w:val="en-GB"/>
        </w:rPr>
        <w:t>*</w:t>
      </w:r>
      <w:r w:rsidRPr="00043D89">
        <w:rPr>
          <w:b/>
          <w:bCs/>
          <w:lang w:val="en-GB"/>
        </w:rPr>
        <w:t>,</w:t>
      </w:r>
      <w:r w:rsidRPr="00043D89">
        <w:rPr>
          <w:b/>
          <w:bCs/>
          <w:vertAlign w:val="superscript"/>
          <w:lang w:val="en-GB"/>
        </w:rPr>
        <w:t xml:space="preserve"> </w:t>
      </w:r>
      <w:r w:rsidRPr="00043D89">
        <w:rPr>
          <w:b/>
          <w:bCs/>
          <w:lang w:val="en-GB"/>
        </w:rPr>
        <w:t xml:space="preserve">Guy </w:t>
      </w:r>
      <w:proofErr w:type="spellStart"/>
      <w:r w:rsidRPr="00043D89">
        <w:rPr>
          <w:b/>
          <w:bCs/>
          <w:lang w:val="en-GB"/>
        </w:rPr>
        <w:t>Kamatou</w:t>
      </w:r>
      <w:r>
        <w:rPr>
          <w:b/>
          <w:bCs/>
          <w:vertAlign w:val="superscript"/>
          <w:lang w:val="en-GB"/>
        </w:rPr>
        <w:t>b</w:t>
      </w:r>
      <w:proofErr w:type="spellEnd"/>
      <w:r>
        <w:rPr>
          <w:b/>
          <w:bCs/>
          <w:lang w:val="en-GB"/>
        </w:rPr>
        <w:t>,</w:t>
      </w:r>
      <w:r w:rsidRPr="00043D89">
        <w:rPr>
          <w:b/>
          <w:bCs/>
          <w:lang w:val="en-GB"/>
        </w:rPr>
        <w:t xml:space="preserve"> Alvaro </w:t>
      </w:r>
      <w:r>
        <w:rPr>
          <w:b/>
          <w:bCs/>
          <w:lang w:val="en-GB"/>
        </w:rPr>
        <w:t xml:space="preserve">M. </w:t>
      </w:r>
      <w:proofErr w:type="spellStart"/>
      <w:proofErr w:type="gramStart"/>
      <w:r w:rsidRPr="00043D89">
        <w:rPr>
          <w:b/>
          <w:bCs/>
          <w:lang w:val="en-GB"/>
        </w:rPr>
        <w:t>Viljoen</w:t>
      </w:r>
      <w:r>
        <w:rPr>
          <w:b/>
          <w:bCs/>
          <w:vertAlign w:val="superscript"/>
          <w:lang w:val="en-GB"/>
        </w:rPr>
        <w:t>b</w:t>
      </w:r>
      <w:r w:rsidRPr="00043D89">
        <w:rPr>
          <w:b/>
          <w:bCs/>
          <w:vertAlign w:val="superscript"/>
          <w:lang w:val="en-GB"/>
        </w:rPr>
        <w:t>,</w:t>
      </w:r>
      <w:r>
        <w:rPr>
          <w:b/>
          <w:bCs/>
          <w:vertAlign w:val="superscript"/>
          <w:lang w:val="en-GB"/>
        </w:rPr>
        <w:t>c</w:t>
      </w:r>
      <w:proofErr w:type="spellEnd"/>
      <w:proofErr w:type="gramEnd"/>
      <w:r w:rsidRPr="00043D89">
        <w:rPr>
          <w:b/>
          <w:bCs/>
          <w:lang w:val="en-GB"/>
        </w:rPr>
        <w:t xml:space="preserve"> </w:t>
      </w:r>
      <w:r>
        <w:rPr>
          <w:b/>
          <w:bCs/>
          <w:lang w:val="en-GB"/>
        </w:rPr>
        <w:t xml:space="preserve">, </w:t>
      </w:r>
      <w:r w:rsidRPr="009C1D06">
        <w:rPr>
          <w:b/>
          <w:bCs/>
          <w:lang w:val="en-GB"/>
        </w:rPr>
        <w:t xml:space="preserve">Namita </w:t>
      </w:r>
      <w:proofErr w:type="spellStart"/>
      <w:r w:rsidRPr="009C1D06">
        <w:rPr>
          <w:b/>
          <w:bCs/>
          <w:lang w:val="en-GB"/>
        </w:rPr>
        <w:t>Patel</w:t>
      </w:r>
      <w:r>
        <w:rPr>
          <w:b/>
          <w:bCs/>
          <w:vertAlign w:val="superscript"/>
          <w:lang w:val="en-GB"/>
        </w:rPr>
        <w:t>a</w:t>
      </w:r>
      <w:proofErr w:type="spellEnd"/>
      <w:r w:rsidRPr="009C1D06">
        <w:rPr>
          <w:b/>
          <w:bCs/>
          <w:lang w:val="en-GB"/>
        </w:rPr>
        <w:t xml:space="preserve"> and Patricia </w:t>
      </w:r>
      <w:proofErr w:type="spellStart"/>
      <w:r w:rsidRPr="009C1D06">
        <w:rPr>
          <w:b/>
          <w:bCs/>
          <w:lang w:val="en-GB"/>
        </w:rPr>
        <w:t>Mawela</w:t>
      </w:r>
      <w:r>
        <w:rPr>
          <w:b/>
          <w:bCs/>
          <w:vertAlign w:val="superscript"/>
          <w:lang w:val="en-GB"/>
        </w:rPr>
        <w:t>a</w:t>
      </w:r>
      <w:proofErr w:type="spellEnd"/>
    </w:p>
    <w:p w:rsidR="00635E82" w:rsidRPr="00043D89" w:rsidRDefault="00635E82" w:rsidP="00635E82">
      <w:pPr>
        <w:autoSpaceDE w:val="0"/>
        <w:autoSpaceDN w:val="0"/>
        <w:adjustRightInd w:val="0"/>
        <w:spacing w:after="0" w:line="360" w:lineRule="auto"/>
        <w:jc w:val="both"/>
        <w:rPr>
          <w:b/>
          <w:bCs/>
          <w:lang w:val="en-GB"/>
        </w:rPr>
      </w:pPr>
    </w:p>
    <w:p w:rsidR="00635E82" w:rsidRPr="00BC1F03" w:rsidRDefault="00635E82" w:rsidP="00635E82">
      <w:pPr>
        <w:autoSpaceDE w:val="0"/>
        <w:autoSpaceDN w:val="0"/>
        <w:adjustRightInd w:val="0"/>
        <w:spacing w:after="0" w:line="360" w:lineRule="auto"/>
        <w:rPr>
          <w:iCs/>
        </w:rPr>
      </w:pPr>
      <w:r w:rsidRPr="00BC1F03">
        <w:rPr>
          <w:iCs/>
          <w:vertAlign w:val="superscript"/>
        </w:rPr>
        <w:t>a</w:t>
      </w:r>
      <w:r w:rsidRPr="00BC1F03">
        <w:rPr>
          <w:iCs/>
        </w:rPr>
        <w:t xml:space="preserve"> University of the Witwatersrand, Faculty of Health Sciences, Department of Pharmacy and Pharmacology, 7 York Road, Parktown 2193, South Africa </w:t>
      </w:r>
    </w:p>
    <w:p w:rsidR="00635E82" w:rsidRPr="00BC1F03" w:rsidRDefault="00635E82" w:rsidP="00635E82">
      <w:pPr>
        <w:autoSpaceDE w:val="0"/>
        <w:autoSpaceDN w:val="0"/>
        <w:adjustRightInd w:val="0"/>
        <w:spacing w:after="0" w:line="360" w:lineRule="auto"/>
        <w:rPr>
          <w:iCs/>
        </w:rPr>
      </w:pPr>
      <w:r w:rsidRPr="00BC1F03">
        <w:rPr>
          <w:iCs/>
          <w:vertAlign w:val="superscript"/>
        </w:rPr>
        <w:t>b</w:t>
      </w:r>
      <w:r w:rsidRPr="00BC1F03">
        <w:rPr>
          <w:iCs/>
        </w:rPr>
        <w:t xml:space="preserve"> Tshwane University of Technology, Faculty of Sciences, Department of Pharmaceutical Sciences, Private Bag X680, Pretoria 0001, South Africa</w:t>
      </w:r>
    </w:p>
    <w:p w:rsidR="00635E82" w:rsidRPr="00BC1F03" w:rsidRDefault="00635E82" w:rsidP="00635E82">
      <w:pPr>
        <w:autoSpaceDE w:val="0"/>
        <w:autoSpaceDN w:val="0"/>
        <w:adjustRightInd w:val="0"/>
        <w:spacing w:after="0" w:line="360" w:lineRule="auto"/>
        <w:rPr>
          <w:iCs/>
        </w:rPr>
      </w:pPr>
      <w:r w:rsidRPr="00BC1F03">
        <w:rPr>
          <w:iCs/>
          <w:vertAlign w:val="superscript"/>
        </w:rPr>
        <w:t>c</w:t>
      </w:r>
      <w:r w:rsidRPr="00BC1F03">
        <w:rPr>
          <w:iCs/>
        </w:rPr>
        <w:t xml:space="preserve"> SAMRC Herbal Drugs Research Unit, Department of Pharmaceutical Sciences, Private Bag X680, Pretoria 0001, South Africa</w:t>
      </w:r>
    </w:p>
    <w:p w:rsidR="00635E82" w:rsidRDefault="00635E82" w:rsidP="00635E82">
      <w:pPr>
        <w:rPr>
          <w:b/>
        </w:rPr>
      </w:pPr>
    </w:p>
    <w:p w:rsidR="00635E82" w:rsidRPr="00BC1F03" w:rsidRDefault="00635E82" w:rsidP="00635E82">
      <w:pPr>
        <w:autoSpaceDE w:val="0"/>
        <w:autoSpaceDN w:val="0"/>
        <w:adjustRightInd w:val="0"/>
        <w:spacing w:after="0" w:line="360" w:lineRule="auto"/>
        <w:jc w:val="both"/>
        <w:rPr>
          <w:b/>
        </w:rPr>
      </w:pPr>
      <w:r w:rsidRPr="00BC1F03">
        <w:rPr>
          <w:b/>
        </w:rPr>
        <w:t xml:space="preserve">* </w:t>
      </w:r>
      <w:r w:rsidRPr="00BC1F03">
        <w:t>Correspondence author</w:t>
      </w:r>
    </w:p>
    <w:p w:rsidR="00635E82" w:rsidRPr="00BC1F03" w:rsidRDefault="00635E82" w:rsidP="00635E82">
      <w:pPr>
        <w:autoSpaceDE w:val="0"/>
        <w:autoSpaceDN w:val="0"/>
        <w:adjustRightInd w:val="0"/>
        <w:spacing w:after="0" w:line="360" w:lineRule="auto"/>
        <w:jc w:val="both"/>
        <w:rPr>
          <w:iCs/>
        </w:rPr>
      </w:pPr>
      <w:r w:rsidRPr="00BC1F03">
        <w:rPr>
          <w:iCs/>
        </w:rPr>
        <w:t>Sandy van Vuuren, Department of Pharmacy and Pharmacology, University of the Witwatersrand, 7 York Road, Parktown 2193, Johannesburg, South Africa.</w:t>
      </w:r>
    </w:p>
    <w:p w:rsidR="00635E82" w:rsidRPr="00BC1F03" w:rsidRDefault="00635E82" w:rsidP="00635E82">
      <w:pPr>
        <w:autoSpaceDE w:val="0"/>
        <w:autoSpaceDN w:val="0"/>
        <w:adjustRightInd w:val="0"/>
        <w:spacing w:after="0" w:line="360" w:lineRule="auto"/>
        <w:jc w:val="both"/>
        <w:rPr>
          <w:iCs/>
        </w:rPr>
      </w:pPr>
      <w:r w:rsidRPr="00BC1F03">
        <w:rPr>
          <w:iCs/>
        </w:rPr>
        <w:t>E-mail: sandy.vanvuuren@wits.ac.za</w:t>
      </w:r>
    </w:p>
    <w:p w:rsidR="00635E82" w:rsidRDefault="00635E82" w:rsidP="00635E82">
      <w:pPr>
        <w:spacing w:after="0" w:line="360" w:lineRule="auto"/>
        <w:jc w:val="both"/>
        <w:rPr>
          <w:iCs/>
        </w:rPr>
      </w:pPr>
      <w:r>
        <w:rPr>
          <w:iCs/>
        </w:rPr>
        <w:t>P</w:t>
      </w:r>
      <w:r w:rsidRPr="00BC1F03">
        <w:rPr>
          <w:iCs/>
        </w:rPr>
        <w:t>hone: +2782-743-1125</w:t>
      </w:r>
    </w:p>
    <w:p w:rsidR="00635E82" w:rsidRDefault="00635E82" w:rsidP="00635E82">
      <w:pPr>
        <w:spacing w:after="0" w:line="360" w:lineRule="auto"/>
        <w:jc w:val="both"/>
        <w:rPr>
          <w:iCs/>
        </w:rPr>
      </w:pPr>
      <w:r w:rsidRPr="00584F3B">
        <w:rPr>
          <w:iCs/>
        </w:rPr>
        <w:t>Fax:</w:t>
      </w:r>
      <w:r>
        <w:rPr>
          <w:iCs/>
        </w:rPr>
        <w:t xml:space="preserve"> </w:t>
      </w:r>
      <w:r w:rsidRPr="00F3162C">
        <w:rPr>
          <w:iCs/>
        </w:rPr>
        <w:t>0865534737</w:t>
      </w:r>
    </w:p>
    <w:p w:rsidR="00635E82" w:rsidRDefault="00635E82" w:rsidP="00635E82">
      <w:pPr>
        <w:spacing w:after="0" w:line="360" w:lineRule="auto"/>
        <w:jc w:val="both"/>
        <w:sectPr w:rsidR="00635E82" w:rsidSect="00635E82">
          <w:pgSz w:w="11906" w:h="16838"/>
          <w:pgMar w:top="1440" w:right="1440" w:bottom="1440" w:left="1440" w:header="706" w:footer="706" w:gutter="0"/>
          <w:cols w:space="708"/>
          <w:docGrid w:linePitch="360"/>
        </w:sectPr>
      </w:pPr>
    </w:p>
    <w:p w:rsidR="00943754" w:rsidRPr="00043D89" w:rsidRDefault="00943754" w:rsidP="00635E82">
      <w:pPr>
        <w:spacing w:after="0" w:line="360" w:lineRule="auto"/>
        <w:jc w:val="both"/>
      </w:pPr>
      <w:bookmarkStart w:id="0" w:name="_GoBack"/>
      <w:bookmarkEnd w:id="0"/>
      <w:r>
        <w:lastRenderedPageBreak/>
        <w:t>Essential oil selection based on popularity and antimicrobial activity reported in our previous study</w:t>
      </w:r>
      <w:r w:rsidRPr="00043D89">
        <w:t xml:space="preserve"> </w:t>
      </w:r>
    </w:p>
    <w:p w:rsidR="00635E82" w:rsidRDefault="00635E82" w:rsidP="008E6D18">
      <w:pPr>
        <w:spacing w:after="128"/>
        <w:jc w:val="center"/>
        <w:rPr>
          <w:b/>
          <w:bCs/>
          <w:color w:val="000000"/>
          <w:sz w:val="14"/>
          <w:szCs w:val="20"/>
        </w:rPr>
      </w:pPr>
    </w:p>
    <w:tbl>
      <w:tblPr>
        <w:tblW w:w="1368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700"/>
        <w:gridCol w:w="3330"/>
        <w:gridCol w:w="4230"/>
        <w:gridCol w:w="3420"/>
      </w:tblGrid>
      <w:tr w:rsidR="00943754" w:rsidTr="008E6D18">
        <w:trPr>
          <w:trHeight w:val="735"/>
        </w:trPr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943754" w:rsidRPr="005A0989" w:rsidRDefault="00943754" w:rsidP="008E6D18">
            <w:pPr>
              <w:spacing w:after="128"/>
              <w:jc w:val="center"/>
              <w:rPr>
                <w:b/>
                <w:bCs/>
                <w:color w:val="000000"/>
                <w:sz w:val="14"/>
                <w:szCs w:val="20"/>
              </w:rPr>
            </w:pPr>
            <w:r w:rsidRPr="005A0989">
              <w:rPr>
                <w:b/>
                <w:bCs/>
                <w:color w:val="000000"/>
                <w:sz w:val="14"/>
                <w:szCs w:val="20"/>
              </w:rPr>
              <w:t>Popularity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943754" w:rsidRPr="005A0989" w:rsidRDefault="00943754" w:rsidP="008E6D18">
            <w:pPr>
              <w:spacing w:after="128"/>
              <w:jc w:val="center"/>
              <w:rPr>
                <w:b/>
                <w:bCs/>
                <w:color w:val="000000"/>
                <w:sz w:val="14"/>
                <w:szCs w:val="20"/>
              </w:rPr>
            </w:pPr>
            <w:r w:rsidRPr="005A0989">
              <w:rPr>
                <w:b/>
                <w:bCs/>
                <w:color w:val="000000"/>
                <w:sz w:val="14"/>
                <w:szCs w:val="20"/>
              </w:rPr>
              <w:t>Noteworthy</w:t>
            </w:r>
          </w:p>
        </w:tc>
        <w:tc>
          <w:tcPr>
            <w:tcW w:w="42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943754" w:rsidRPr="005A0989" w:rsidRDefault="00943754" w:rsidP="008E6D18">
            <w:pPr>
              <w:spacing w:after="128"/>
              <w:jc w:val="center"/>
              <w:rPr>
                <w:b/>
                <w:bCs/>
                <w:color w:val="000000"/>
                <w:sz w:val="14"/>
                <w:szCs w:val="20"/>
              </w:rPr>
            </w:pPr>
            <w:r w:rsidRPr="005A0989">
              <w:rPr>
                <w:b/>
                <w:bCs/>
                <w:color w:val="000000"/>
                <w:sz w:val="14"/>
                <w:szCs w:val="20"/>
              </w:rPr>
              <w:t xml:space="preserve">Moderate                                     </w:t>
            </w:r>
          </w:p>
        </w:tc>
        <w:tc>
          <w:tcPr>
            <w:tcW w:w="3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943754" w:rsidRPr="005A0989" w:rsidRDefault="00943754" w:rsidP="008E6D18">
            <w:pPr>
              <w:spacing w:after="128"/>
              <w:jc w:val="center"/>
              <w:rPr>
                <w:b/>
                <w:bCs/>
                <w:color w:val="000000"/>
                <w:sz w:val="14"/>
                <w:szCs w:val="20"/>
              </w:rPr>
            </w:pPr>
            <w:r w:rsidRPr="005A0989">
              <w:rPr>
                <w:b/>
                <w:bCs/>
                <w:color w:val="000000"/>
                <w:sz w:val="14"/>
                <w:szCs w:val="20"/>
              </w:rPr>
              <w:t xml:space="preserve">Poor </w:t>
            </w:r>
          </w:p>
        </w:tc>
      </w:tr>
      <w:tr w:rsidR="00943754" w:rsidTr="008E6D18">
        <w:trPr>
          <w:trHeight w:val="24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  <w:proofErr w:type="spellStart"/>
            <w:r w:rsidRPr="005A0989">
              <w:rPr>
                <w:i/>
                <w:iCs/>
                <w:color w:val="000000"/>
                <w:sz w:val="14"/>
                <w:szCs w:val="20"/>
              </w:rPr>
              <w:t>Cananga</w:t>
            </w:r>
            <w:proofErr w:type="spellEnd"/>
            <w:r w:rsidRPr="005A0989">
              <w:rPr>
                <w:i/>
                <w:iCs/>
                <w:color w:val="000000"/>
                <w:sz w:val="14"/>
                <w:szCs w:val="20"/>
              </w:rPr>
              <w:t xml:space="preserve"> </w:t>
            </w:r>
            <w:proofErr w:type="spellStart"/>
            <w:r w:rsidRPr="005A0989">
              <w:rPr>
                <w:i/>
                <w:iCs/>
                <w:color w:val="000000"/>
                <w:sz w:val="14"/>
                <w:szCs w:val="20"/>
              </w:rPr>
              <w:t>odorata</w:t>
            </w:r>
            <w:proofErr w:type="spellEnd"/>
            <w:r w:rsidRPr="005A0989">
              <w:rPr>
                <w:i/>
                <w:iCs/>
                <w:color w:val="000000"/>
                <w:sz w:val="14"/>
                <w:szCs w:val="20"/>
              </w:rPr>
              <w:t xml:space="preserve"> </w:t>
            </w:r>
            <w:r w:rsidRPr="005A0989">
              <w:rPr>
                <w:color w:val="000000"/>
                <w:sz w:val="14"/>
                <w:szCs w:val="20"/>
              </w:rPr>
              <w:t>(</w:t>
            </w:r>
            <w:proofErr w:type="spellStart"/>
            <w:r w:rsidRPr="005A0989">
              <w:rPr>
                <w:color w:val="000000"/>
                <w:sz w:val="14"/>
                <w:szCs w:val="20"/>
              </w:rPr>
              <w:t>ylang</w:t>
            </w:r>
            <w:proofErr w:type="spellEnd"/>
            <w:r w:rsidRPr="005A0989">
              <w:rPr>
                <w:color w:val="000000"/>
                <w:sz w:val="14"/>
                <w:szCs w:val="20"/>
              </w:rPr>
              <w:t xml:space="preserve"> </w:t>
            </w:r>
            <w:proofErr w:type="spellStart"/>
            <w:r w:rsidRPr="005A0989">
              <w:rPr>
                <w:color w:val="000000"/>
                <w:sz w:val="14"/>
                <w:szCs w:val="20"/>
              </w:rPr>
              <w:t>ylang</w:t>
            </w:r>
            <w:proofErr w:type="spellEnd"/>
            <w:r w:rsidRPr="005A0989">
              <w:rPr>
                <w:color w:val="000000"/>
                <w:sz w:val="14"/>
                <w:szCs w:val="20"/>
              </w:rPr>
              <w:t>)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  <w:r w:rsidRPr="005A0989">
              <w:rPr>
                <w:i/>
                <w:iCs/>
                <w:color w:val="000000"/>
                <w:sz w:val="14"/>
                <w:szCs w:val="20"/>
              </w:rPr>
              <w:t xml:space="preserve">Cymbopogon citratus </w:t>
            </w:r>
            <w:r w:rsidRPr="005A0989">
              <w:rPr>
                <w:color w:val="000000"/>
                <w:sz w:val="14"/>
                <w:szCs w:val="20"/>
              </w:rPr>
              <w:t xml:space="preserve">(lemongrass) </w:t>
            </w:r>
          </w:p>
        </w:tc>
        <w:tc>
          <w:tcPr>
            <w:tcW w:w="4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  <w:proofErr w:type="spellStart"/>
            <w:r w:rsidRPr="005A0989">
              <w:rPr>
                <w:i/>
                <w:iCs/>
                <w:color w:val="000000"/>
                <w:sz w:val="14"/>
                <w:szCs w:val="20"/>
              </w:rPr>
              <w:t>Helichrysum</w:t>
            </w:r>
            <w:proofErr w:type="spellEnd"/>
            <w:r w:rsidRPr="005A0989">
              <w:rPr>
                <w:i/>
                <w:iCs/>
                <w:color w:val="000000"/>
                <w:sz w:val="14"/>
                <w:szCs w:val="20"/>
              </w:rPr>
              <w:t xml:space="preserve"> </w:t>
            </w:r>
            <w:proofErr w:type="spellStart"/>
            <w:r w:rsidRPr="005A0989">
              <w:rPr>
                <w:i/>
                <w:iCs/>
                <w:color w:val="000000"/>
                <w:sz w:val="14"/>
                <w:szCs w:val="20"/>
              </w:rPr>
              <w:t>italicum</w:t>
            </w:r>
            <w:proofErr w:type="spellEnd"/>
            <w:r w:rsidRPr="005A0989">
              <w:rPr>
                <w:i/>
                <w:iCs/>
                <w:color w:val="000000"/>
                <w:sz w:val="14"/>
                <w:szCs w:val="20"/>
              </w:rPr>
              <w:t xml:space="preserve"> </w:t>
            </w:r>
            <w:r w:rsidRPr="005A0989">
              <w:rPr>
                <w:color w:val="000000"/>
                <w:sz w:val="14"/>
                <w:szCs w:val="20"/>
              </w:rPr>
              <w:t>(immortelle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  <w:proofErr w:type="spellStart"/>
            <w:r w:rsidRPr="005A0989">
              <w:rPr>
                <w:i/>
                <w:iCs/>
                <w:color w:val="000000"/>
                <w:sz w:val="14"/>
                <w:szCs w:val="20"/>
              </w:rPr>
              <w:t>Cananga</w:t>
            </w:r>
            <w:proofErr w:type="spellEnd"/>
            <w:r w:rsidRPr="005A0989">
              <w:rPr>
                <w:i/>
                <w:iCs/>
                <w:color w:val="000000"/>
                <w:sz w:val="14"/>
                <w:szCs w:val="20"/>
              </w:rPr>
              <w:t xml:space="preserve"> </w:t>
            </w:r>
            <w:proofErr w:type="spellStart"/>
            <w:r w:rsidRPr="005A0989">
              <w:rPr>
                <w:i/>
                <w:iCs/>
                <w:color w:val="000000"/>
                <w:sz w:val="14"/>
                <w:szCs w:val="20"/>
              </w:rPr>
              <w:t>odorata</w:t>
            </w:r>
            <w:proofErr w:type="spellEnd"/>
            <w:r w:rsidRPr="005A0989">
              <w:rPr>
                <w:i/>
                <w:iCs/>
                <w:color w:val="000000"/>
                <w:sz w:val="14"/>
                <w:szCs w:val="20"/>
              </w:rPr>
              <w:t xml:space="preserve"> </w:t>
            </w:r>
            <w:r w:rsidRPr="005A0989">
              <w:rPr>
                <w:color w:val="000000"/>
                <w:sz w:val="14"/>
                <w:szCs w:val="20"/>
              </w:rPr>
              <w:t>(</w:t>
            </w:r>
            <w:proofErr w:type="spellStart"/>
            <w:r w:rsidRPr="005A0989">
              <w:rPr>
                <w:color w:val="000000"/>
                <w:sz w:val="14"/>
                <w:szCs w:val="20"/>
              </w:rPr>
              <w:t>ylang</w:t>
            </w:r>
            <w:proofErr w:type="spellEnd"/>
            <w:r w:rsidRPr="005A0989">
              <w:rPr>
                <w:color w:val="000000"/>
                <w:sz w:val="14"/>
                <w:szCs w:val="20"/>
              </w:rPr>
              <w:t xml:space="preserve"> </w:t>
            </w:r>
            <w:proofErr w:type="spellStart"/>
            <w:r w:rsidRPr="005A0989">
              <w:rPr>
                <w:color w:val="000000"/>
                <w:sz w:val="14"/>
                <w:szCs w:val="20"/>
              </w:rPr>
              <w:t>ylang</w:t>
            </w:r>
            <w:proofErr w:type="spellEnd"/>
            <w:r w:rsidRPr="005A0989">
              <w:rPr>
                <w:color w:val="000000"/>
                <w:sz w:val="14"/>
                <w:szCs w:val="20"/>
              </w:rPr>
              <w:t>)</w:t>
            </w:r>
          </w:p>
        </w:tc>
      </w:tr>
      <w:tr w:rsidR="00943754" w:rsidTr="008E6D18">
        <w:trPr>
          <w:trHeight w:val="24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  <w:r w:rsidRPr="005A0989">
              <w:rPr>
                <w:i/>
                <w:iCs/>
                <w:color w:val="000000"/>
                <w:sz w:val="14"/>
                <w:szCs w:val="20"/>
              </w:rPr>
              <w:t xml:space="preserve">Cymbopogon citratus </w:t>
            </w:r>
            <w:r w:rsidRPr="005A0989">
              <w:rPr>
                <w:color w:val="000000"/>
                <w:sz w:val="14"/>
                <w:szCs w:val="20"/>
              </w:rPr>
              <w:t xml:space="preserve">(lemongrass) 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  <w:r w:rsidRPr="005A0989">
              <w:rPr>
                <w:i/>
                <w:iCs/>
                <w:color w:val="000000"/>
                <w:sz w:val="14"/>
                <w:szCs w:val="20"/>
              </w:rPr>
              <w:t>Laurus nobilis</w:t>
            </w:r>
            <w:r w:rsidRPr="005A0989">
              <w:rPr>
                <w:color w:val="000000"/>
                <w:sz w:val="14"/>
                <w:szCs w:val="20"/>
              </w:rPr>
              <w:t xml:space="preserve"> (bay)</w:t>
            </w:r>
          </w:p>
        </w:tc>
        <w:tc>
          <w:tcPr>
            <w:tcW w:w="4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  <w:r w:rsidRPr="005A0989">
              <w:rPr>
                <w:i/>
                <w:iCs/>
                <w:color w:val="000000"/>
                <w:sz w:val="14"/>
                <w:szCs w:val="20"/>
              </w:rPr>
              <w:t xml:space="preserve">Leptospermum </w:t>
            </w:r>
            <w:proofErr w:type="spellStart"/>
            <w:r w:rsidRPr="005A0989">
              <w:rPr>
                <w:i/>
                <w:iCs/>
                <w:color w:val="000000"/>
                <w:sz w:val="14"/>
                <w:szCs w:val="20"/>
              </w:rPr>
              <w:t>scoparium</w:t>
            </w:r>
            <w:proofErr w:type="spellEnd"/>
            <w:r w:rsidRPr="005A0989">
              <w:rPr>
                <w:color w:val="000000"/>
                <w:sz w:val="14"/>
                <w:szCs w:val="20"/>
              </w:rPr>
              <w:t xml:space="preserve"> (manuka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  <w:r w:rsidRPr="005A0989">
              <w:rPr>
                <w:i/>
                <w:iCs/>
                <w:color w:val="000000"/>
                <w:sz w:val="14"/>
                <w:szCs w:val="20"/>
              </w:rPr>
              <w:t xml:space="preserve">Citrus </w:t>
            </w:r>
            <w:proofErr w:type="spellStart"/>
            <w:r w:rsidRPr="005A0989">
              <w:rPr>
                <w:i/>
                <w:iCs/>
                <w:color w:val="000000"/>
                <w:sz w:val="14"/>
                <w:szCs w:val="20"/>
              </w:rPr>
              <w:t>bergamia</w:t>
            </w:r>
            <w:proofErr w:type="spellEnd"/>
            <w:r w:rsidRPr="005A0989">
              <w:rPr>
                <w:color w:val="000000"/>
                <w:sz w:val="14"/>
                <w:szCs w:val="20"/>
              </w:rPr>
              <w:t xml:space="preserve"> (bergamot)</w:t>
            </w:r>
          </w:p>
        </w:tc>
      </w:tr>
      <w:tr w:rsidR="00943754" w:rsidTr="008E6D18">
        <w:trPr>
          <w:trHeight w:val="24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  <w:r w:rsidRPr="005A0989">
              <w:rPr>
                <w:i/>
                <w:iCs/>
                <w:color w:val="000000"/>
                <w:sz w:val="14"/>
                <w:szCs w:val="20"/>
              </w:rPr>
              <w:t>Eucalyptus globulus</w:t>
            </w:r>
            <w:r w:rsidRPr="005A0989">
              <w:rPr>
                <w:color w:val="000000"/>
                <w:sz w:val="14"/>
                <w:szCs w:val="20"/>
              </w:rPr>
              <w:t xml:space="preserve"> (eucalyptus)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  <w:r w:rsidRPr="005A0989">
              <w:rPr>
                <w:i/>
                <w:iCs/>
                <w:color w:val="000000"/>
                <w:sz w:val="14"/>
                <w:szCs w:val="20"/>
              </w:rPr>
              <w:t>Pogostemon patchouli</w:t>
            </w:r>
            <w:r w:rsidRPr="005A0989">
              <w:rPr>
                <w:color w:val="000000"/>
                <w:sz w:val="14"/>
                <w:szCs w:val="20"/>
              </w:rPr>
              <w:t xml:space="preserve"> (patchouli)</w:t>
            </w:r>
          </w:p>
        </w:tc>
        <w:tc>
          <w:tcPr>
            <w:tcW w:w="4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  <w:r w:rsidRPr="005A0989">
              <w:rPr>
                <w:i/>
                <w:iCs/>
                <w:color w:val="000000"/>
                <w:sz w:val="14"/>
                <w:szCs w:val="20"/>
              </w:rPr>
              <w:t xml:space="preserve">Melaleuca </w:t>
            </w:r>
            <w:proofErr w:type="spellStart"/>
            <w:r w:rsidRPr="005A0989">
              <w:rPr>
                <w:i/>
                <w:iCs/>
                <w:color w:val="000000"/>
                <w:sz w:val="14"/>
                <w:szCs w:val="20"/>
              </w:rPr>
              <w:t>viridiflora</w:t>
            </w:r>
            <w:proofErr w:type="spellEnd"/>
            <w:r w:rsidRPr="005A0989">
              <w:rPr>
                <w:color w:val="000000"/>
                <w:sz w:val="14"/>
                <w:szCs w:val="20"/>
              </w:rPr>
              <w:t xml:space="preserve"> (niaouli) </w:t>
            </w: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  <w:r w:rsidRPr="005A0989">
              <w:rPr>
                <w:i/>
                <w:iCs/>
                <w:color w:val="000000"/>
                <w:sz w:val="14"/>
                <w:szCs w:val="20"/>
              </w:rPr>
              <w:t>Citrus reticulata</w:t>
            </w:r>
            <w:r w:rsidRPr="005A0989">
              <w:rPr>
                <w:color w:val="000000"/>
                <w:sz w:val="14"/>
                <w:szCs w:val="20"/>
              </w:rPr>
              <w:t xml:space="preserve"> (mandarin)</w:t>
            </w:r>
          </w:p>
        </w:tc>
      </w:tr>
      <w:tr w:rsidR="00943754" w:rsidTr="008E6D18">
        <w:trPr>
          <w:trHeight w:val="24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  <w:proofErr w:type="spellStart"/>
            <w:r w:rsidRPr="005A0989">
              <w:rPr>
                <w:i/>
                <w:iCs/>
                <w:color w:val="000000"/>
                <w:sz w:val="14"/>
                <w:szCs w:val="20"/>
              </w:rPr>
              <w:t>Lavandula</w:t>
            </w:r>
            <w:proofErr w:type="spellEnd"/>
            <w:r w:rsidRPr="005A0989">
              <w:rPr>
                <w:i/>
                <w:iCs/>
                <w:color w:val="000000"/>
                <w:sz w:val="14"/>
                <w:szCs w:val="20"/>
              </w:rPr>
              <w:t xml:space="preserve"> angustifolia</w:t>
            </w:r>
            <w:r w:rsidRPr="005A0989">
              <w:rPr>
                <w:color w:val="000000"/>
                <w:sz w:val="14"/>
                <w:szCs w:val="20"/>
              </w:rPr>
              <w:t xml:space="preserve"> (lavender) 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  <w:r w:rsidRPr="005A0989">
              <w:rPr>
                <w:i/>
                <w:iCs/>
                <w:color w:val="000000"/>
                <w:sz w:val="14"/>
                <w:szCs w:val="20"/>
              </w:rPr>
              <w:t>Syzygium aromaticum</w:t>
            </w:r>
            <w:r w:rsidRPr="005A0989">
              <w:rPr>
                <w:color w:val="000000"/>
                <w:sz w:val="14"/>
                <w:szCs w:val="20"/>
              </w:rPr>
              <w:t xml:space="preserve"> (clove)</w:t>
            </w:r>
          </w:p>
        </w:tc>
        <w:tc>
          <w:tcPr>
            <w:tcW w:w="4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  <w:r w:rsidRPr="005A0989">
              <w:rPr>
                <w:i/>
                <w:iCs/>
                <w:color w:val="000000"/>
                <w:sz w:val="14"/>
                <w:szCs w:val="20"/>
              </w:rPr>
              <w:t>Melissa officinalis</w:t>
            </w:r>
            <w:r w:rsidRPr="005A0989">
              <w:rPr>
                <w:color w:val="000000"/>
                <w:sz w:val="14"/>
                <w:szCs w:val="20"/>
              </w:rPr>
              <w:t xml:space="preserve"> (lemon balm)</w:t>
            </w: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  <w:proofErr w:type="spellStart"/>
            <w:r w:rsidRPr="005A0989">
              <w:rPr>
                <w:i/>
                <w:iCs/>
                <w:color w:val="000000"/>
                <w:sz w:val="14"/>
                <w:szCs w:val="20"/>
              </w:rPr>
              <w:t>Kunzea</w:t>
            </w:r>
            <w:proofErr w:type="spellEnd"/>
            <w:r w:rsidRPr="005A0989">
              <w:rPr>
                <w:i/>
                <w:iCs/>
                <w:color w:val="000000"/>
                <w:sz w:val="14"/>
                <w:szCs w:val="20"/>
              </w:rPr>
              <w:t xml:space="preserve"> </w:t>
            </w:r>
            <w:proofErr w:type="spellStart"/>
            <w:r w:rsidRPr="005A0989">
              <w:rPr>
                <w:i/>
                <w:iCs/>
                <w:color w:val="000000"/>
                <w:sz w:val="14"/>
                <w:szCs w:val="20"/>
              </w:rPr>
              <w:t>ericoides</w:t>
            </w:r>
            <w:proofErr w:type="spellEnd"/>
            <w:r w:rsidRPr="005A0989">
              <w:rPr>
                <w:color w:val="000000"/>
                <w:sz w:val="14"/>
                <w:szCs w:val="20"/>
              </w:rPr>
              <w:t xml:space="preserve"> (kanuka)</w:t>
            </w:r>
          </w:p>
        </w:tc>
      </w:tr>
      <w:tr w:rsidR="00943754" w:rsidTr="008E6D18">
        <w:trPr>
          <w:trHeight w:val="24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  <w:r w:rsidRPr="005A0989">
              <w:rPr>
                <w:i/>
                <w:iCs/>
                <w:color w:val="000000"/>
                <w:sz w:val="14"/>
                <w:szCs w:val="20"/>
              </w:rPr>
              <w:t>Melaleuca alternifolia</w:t>
            </w:r>
            <w:r w:rsidRPr="005A0989">
              <w:rPr>
                <w:color w:val="000000"/>
                <w:sz w:val="14"/>
                <w:szCs w:val="20"/>
              </w:rPr>
              <w:t xml:space="preserve"> (tea tree)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  <w:r w:rsidRPr="005A0989">
              <w:rPr>
                <w:i/>
                <w:iCs/>
                <w:color w:val="000000"/>
                <w:sz w:val="14"/>
                <w:szCs w:val="20"/>
              </w:rPr>
              <w:t xml:space="preserve">Vetiveria zizanioides </w:t>
            </w:r>
            <w:r w:rsidRPr="005A0989">
              <w:rPr>
                <w:color w:val="000000"/>
                <w:sz w:val="14"/>
                <w:szCs w:val="20"/>
              </w:rPr>
              <w:t>(vetiver)</w:t>
            </w:r>
          </w:p>
        </w:tc>
        <w:tc>
          <w:tcPr>
            <w:tcW w:w="4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  <w:r w:rsidRPr="005A0989">
              <w:rPr>
                <w:i/>
                <w:iCs/>
                <w:color w:val="000000"/>
                <w:sz w:val="14"/>
                <w:szCs w:val="20"/>
              </w:rPr>
              <w:t xml:space="preserve">Styrax benzoin </w:t>
            </w:r>
            <w:r w:rsidRPr="005A0989">
              <w:rPr>
                <w:color w:val="000000"/>
                <w:sz w:val="14"/>
                <w:szCs w:val="20"/>
              </w:rPr>
              <w:t>(benzoin)</w:t>
            </w: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  <w:proofErr w:type="spellStart"/>
            <w:r w:rsidRPr="005A0989">
              <w:rPr>
                <w:i/>
                <w:iCs/>
                <w:color w:val="000000"/>
                <w:sz w:val="14"/>
                <w:szCs w:val="20"/>
              </w:rPr>
              <w:t>Lavandula</w:t>
            </w:r>
            <w:proofErr w:type="spellEnd"/>
            <w:r w:rsidRPr="005A0989">
              <w:rPr>
                <w:i/>
                <w:iCs/>
                <w:color w:val="000000"/>
                <w:sz w:val="14"/>
                <w:szCs w:val="20"/>
              </w:rPr>
              <w:t xml:space="preserve"> angustifolia</w:t>
            </w:r>
            <w:r w:rsidRPr="005A0989">
              <w:rPr>
                <w:color w:val="000000"/>
                <w:sz w:val="14"/>
                <w:szCs w:val="20"/>
              </w:rPr>
              <w:t xml:space="preserve"> (lavender) </w:t>
            </w:r>
          </w:p>
        </w:tc>
      </w:tr>
      <w:tr w:rsidR="00943754" w:rsidTr="008E6D18">
        <w:trPr>
          <w:trHeight w:val="24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  <w:r w:rsidRPr="005A0989">
              <w:rPr>
                <w:i/>
                <w:iCs/>
                <w:color w:val="000000"/>
                <w:sz w:val="14"/>
                <w:szCs w:val="20"/>
              </w:rPr>
              <w:t xml:space="preserve">Thymus vulgaris </w:t>
            </w:r>
            <w:r w:rsidRPr="005A0989">
              <w:rPr>
                <w:color w:val="000000"/>
                <w:sz w:val="14"/>
                <w:szCs w:val="20"/>
              </w:rPr>
              <w:t>(thyme)</w:t>
            </w: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  <w:r w:rsidRPr="005A0989">
              <w:rPr>
                <w:i/>
                <w:iCs/>
                <w:color w:val="000000"/>
                <w:sz w:val="14"/>
                <w:szCs w:val="20"/>
              </w:rPr>
              <w:t xml:space="preserve">Cinnamomum zeylanicum </w:t>
            </w:r>
            <w:r w:rsidRPr="005A0989">
              <w:rPr>
                <w:color w:val="000000"/>
                <w:sz w:val="14"/>
                <w:szCs w:val="20"/>
              </w:rPr>
              <w:t>(cinnamon)</w:t>
            </w:r>
          </w:p>
        </w:tc>
        <w:tc>
          <w:tcPr>
            <w:tcW w:w="4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  <w:r w:rsidRPr="005A0989">
              <w:rPr>
                <w:i/>
                <w:iCs/>
                <w:color w:val="000000"/>
                <w:sz w:val="14"/>
                <w:szCs w:val="20"/>
              </w:rPr>
              <w:t xml:space="preserve">Thymus vulgaris </w:t>
            </w:r>
            <w:r w:rsidRPr="005A0989">
              <w:rPr>
                <w:color w:val="000000"/>
                <w:sz w:val="14"/>
                <w:szCs w:val="20"/>
              </w:rPr>
              <w:t>(thyme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  <w:r w:rsidRPr="005A0989">
              <w:rPr>
                <w:i/>
                <w:iCs/>
                <w:color w:val="000000"/>
                <w:sz w:val="14"/>
                <w:szCs w:val="20"/>
              </w:rPr>
              <w:t>Melaleuca alternifolia</w:t>
            </w:r>
            <w:r w:rsidRPr="005A0989">
              <w:rPr>
                <w:color w:val="000000"/>
                <w:sz w:val="14"/>
                <w:szCs w:val="20"/>
              </w:rPr>
              <w:t xml:space="preserve"> (tea tree)</w:t>
            </w:r>
          </w:p>
        </w:tc>
      </w:tr>
      <w:tr w:rsidR="00943754" w:rsidTr="008E6D18">
        <w:trPr>
          <w:trHeight w:val="24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  <w:proofErr w:type="spellStart"/>
            <w:r w:rsidRPr="005A0989">
              <w:rPr>
                <w:i/>
                <w:iCs/>
                <w:color w:val="000000"/>
                <w:sz w:val="14"/>
                <w:szCs w:val="20"/>
              </w:rPr>
              <w:t>Commiphora</w:t>
            </w:r>
            <w:proofErr w:type="spellEnd"/>
            <w:r w:rsidRPr="005A0989">
              <w:rPr>
                <w:i/>
                <w:iCs/>
                <w:color w:val="000000"/>
                <w:sz w:val="14"/>
                <w:szCs w:val="20"/>
              </w:rPr>
              <w:t xml:space="preserve"> myrrha </w:t>
            </w:r>
            <w:r w:rsidRPr="005A0989">
              <w:rPr>
                <w:color w:val="000000"/>
                <w:sz w:val="14"/>
                <w:szCs w:val="20"/>
              </w:rPr>
              <w:t>(myrrh)</w:t>
            </w:r>
          </w:p>
        </w:tc>
        <w:tc>
          <w:tcPr>
            <w:tcW w:w="4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  <w:r w:rsidRPr="005A0989">
              <w:rPr>
                <w:i/>
                <w:iCs/>
                <w:color w:val="000000"/>
                <w:sz w:val="14"/>
                <w:szCs w:val="20"/>
              </w:rPr>
              <w:t>Eucalyptus globulus</w:t>
            </w:r>
            <w:r w:rsidRPr="005A0989">
              <w:rPr>
                <w:color w:val="000000"/>
                <w:sz w:val="14"/>
                <w:szCs w:val="20"/>
              </w:rPr>
              <w:t xml:space="preserve"> (eucalyptus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</w:p>
        </w:tc>
      </w:tr>
      <w:tr w:rsidR="00943754" w:rsidTr="008E6D18">
        <w:trPr>
          <w:trHeight w:val="24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943754" w:rsidRPr="005A0989" w:rsidRDefault="00943754" w:rsidP="008E6D18">
            <w:pPr>
              <w:spacing w:after="128"/>
              <w:rPr>
                <w:sz w:val="14"/>
                <w:szCs w:val="20"/>
              </w:rPr>
            </w:pP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  <w:r w:rsidRPr="005A0989">
              <w:rPr>
                <w:i/>
                <w:iCs/>
                <w:color w:val="000000"/>
                <w:sz w:val="14"/>
                <w:szCs w:val="20"/>
              </w:rPr>
              <w:t xml:space="preserve">Cymbopogon </w:t>
            </w:r>
            <w:proofErr w:type="spellStart"/>
            <w:r w:rsidRPr="005A0989">
              <w:rPr>
                <w:i/>
                <w:iCs/>
                <w:color w:val="000000"/>
                <w:sz w:val="14"/>
                <w:szCs w:val="20"/>
              </w:rPr>
              <w:t>martinii</w:t>
            </w:r>
            <w:proofErr w:type="spellEnd"/>
            <w:r w:rsidRPr="005A0989">
              <w:rPr>
                <w:i/>
                <w:iCs/>
                <w:color w:val="000000"/>
                <w:sz w:val="14"/>
                <w:szCs w:val="20"/>
              </w:rPr>
              <w:t xml:space="preserve"> </w:t>
            </w:r>
            <w:r w:rsidRPr="005A0989">
              <w:rPr>
                <w:color w:val="000000"/>
                <w:sz w:val="14"/>
                <w:szCs w:val="20"/>
              </w:rPr>
              <w:t>(palmarosa)</w:t>
            </w:r>
          </w:p>
        </w:tc>
        <w:tc>
          <w:tcPr>
            <w:tcW w:w="4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943754" w:rsidRPr="005A0989" w:rsidRDefault="00943754" w:rsidP="008E6D18">
            <w:pPr>
              <w:spacing w:after="128"/>
              <w:rPr>
                <w:sz w:val="14"/>
                <w:szCs w:val="20"/>
              </w:rPr>
            </w:pPr>
          </w:p>
        </w:tc>
      </w:tr>
      <w:tr w:rsidR="00943754" w:rsidTr="008E6D18">
        <w:trPr>
          <w:trHeight w:val="240"/>
        </w:trPr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943754" w:rsidRPr="005A0989" w:rsidRDefault="00943754" w:rsidP="008E6D18">
            <w:pPr>
              <w:spacing w:after="128"/>
              <w:rPr>
                <w:sz w:val="14"/>
                <w:szCs w:val="20"/>
              </w:rPr>
            </w:pPr>
          </w:p>
        </w:tc>
        <w:tc>
          <w:tcPr>
            <w:tcW w:w="33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  <w:r w:rsidRPr="005A0989">
              <w:rPr>
                <w:i/>
                <w:iCs/>
                <w:color w:val="000000"/>
                <w:sz w:val="14"/>
                <w:szCs w:val="20"/>
              </w:rPr>
              <w:t xml:space="preserve">Litsea cubeba </w:t>
            </w:r>
            <w:r w:rsidRPr="005A0989">
              <w:rPr>
                <w:color w:val="000000"/>
                <w:sz w:val="14"/>
                <w:szCs w:val="20"/>
              </w:rPr>
              <w:t xml:space="preserve">(may </w:t>
            </w:r>
            <w:proofErr w:type="spellStart"/>
            <w:r w:rsidRPr="005A0989">
              <w:rPr>
                <w:color w:val="000000"/>
                <w:sz w:val="14"/>
                <w:szCs w:val="20"/>
              </w:rPr>
              <w:t>chang</w:t>
            </w:r>
            <w:proofErr w:type="spellEnd"/>
            <w:r w:rsidRPr="005A0989">
              <w:rPr>
                <w:color w:val="000000"/>
                <w:sz w:val="14"/>
                <w:szCs w:val="20"/>
              </w:rPr>
              <w:t>)</w:t>
            </w:r>
          </w:p>
        </w:tc>
        <w:tc>
          <w:tcPr>
            <w:tcW w:w="4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943754" w:rsidRPr="005A0989" w:rsidRDefault="00943754" w:rsidP="008E6D18">
            <w:pPr>
              <w:spacing w:after="128"/>
              <w:rPr>
                <w:sz w:val="14"/>
                <w:szCs w:val="20"/>
              </w:rPr>
            </w:pPr>
          </w:p>
        </w:tc>
      </w:tr>
      <w:tr w:rsidR="00943754" w:rsidTr="008E6D18">
        <w:trPr>
          <w:trHeight w:val="240"/>
        </w:trPr>
        <w:tc>
          <w:tcPr>
            <w:tcW w:w="27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</w:rPr>
            </w:pPr>
            <w:r w:rsidRPr="005A0989">
              <w:rPr>
                <w:color w:val="000000"/>
                <w:sz w:val="14"/>
              </w:rPr>
              <w:t> 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20"/>
              </w:rPr>
            </w:pPr>
            <w:proofErr w:type="spellStart"/>
            <w:r w:rsidRPr="005A0989">
              <w:rPr>
                <w:i/>
                <w:iCs/>
                <w:color w:val="000000"/>
                <w:sz w:val="14"/>
                <w:szCs w:val="20"/>
              </w:rPr>
              <w:t>Santalum</w:t>
            </w:r>
            <w:proofErr w:type="spellEnd"/>
            <w:r w:rsidRPr="005A0989">
              <w:rPr>
                <w:i/>
                <w:iCs/>
                <w:color w:val="000000"/>
                <w:sz w:val="14"/>
                <w:szCs w:val="20"/>
              </w:rPr>
              <w:t xml:space="preserve"> album </w:t>
            </w:r>
            <w:r w:rsidRPr="005A0989">
              <w:rPr>
                <w:color w:val="000000"/>
                <w:sz w:val="14"/>
                <w:szCs w:val="20"/>
              </w:rPr>
              <w:t>(sandalwood)</w:t>
            </w:r>
          </w:p>
        </w:tc>
        <w:tc>
          <w:tcPr>
            <w:tcW w:w="42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18"/>
              </w:rPr>
            </w:pPr>
            <w:r w:rsidRPr="005A0989">
              <w:rPr>
                <w:color w:val="000000"/>
                <w:sz w:val="14"/>
                <w:szCs w:val="18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943754" w:rsidRPr="005A0989" w:rsidRDefault="00943754" w:rsidP="008E6D18">
            <w:pPr>
              <w:spacing w:after="128"/>
              <w:rPr>
                <w:color w:val="000000"/>
                <w:sz w:val="14"/>
                <w:szCs w:val="18"/>
              </w:rPr>
            </w:pPr>
            <w:r w:rsidRPr="005A0989">
              <w:rPr>
                <w:color w:val="000000"/>
                <w:sz w:val="14"/>
                <w:szCs w:val="18"/>
              </w:rPr>
              <w:t> </w:t>
            </w:r>
          </w:p>
        </w:tc>
      </w:tr>
    </w:tbl>
    <w:p w:rsidR="00830A11" w:rsidRDefault="00943754">
      <w:pPr>
        <w:rPr>
          <w:rFonts w:eastAsia="Times New Roman"/>
          <w:bCs/>
          <w:color w:val="000000"/>
          <w:sz w:val="20"/>
          <w:szCs w:val="20"/>
          <w:lang w:val="en-US"/>
        </w:rPr>
      </w:pPr>
      <w:r>
        <w:rPr>
          <w:rFonts w:eastAsia="Times New Roman"/>
          <w:bCs/>
          <w:color w:val="000000"/>
          <w:sz w:val="20"/>
          <w:szCs w:val="20"/>
          <w:lang w:val="en-US"/>
        </w:rPr>
        <w:t xml:space="preserve"> *</w:t>
      </w:r>
      <w:r w:rsidRPr="003C7C67">
        <w:rPr>
          <w:rFonts w:eastAsia="Times New Roman"/>
          <w:bCs/>
          <w:color w:val="000000"/>
          <w:sz w:val="20"/>
          <w:szCs w:val="20"/>
          <w:lang w:val="en-US"/>
        </w:rPr>
        <w:t xml:space="preserve">Antimicrobial activity as determined by </w:t>
      </w:r>
      <w:r w:rsidRPr="003C7C67">
        <w:rPr>
          <w:rFonts w:eastAsia="Times New Roman"/>
          <w:bCs/>
          <w:color w:val="000000"/>
          <w:sz w:val="20"/>
          <w:szCs w:val="20"/>
          <w:lang w:val="en-US"/>
        </w:rPr>
        <w:fldChar w:fldCharType="begin"/>
      </w:r>
      <w:r>
        <w:rPr>
          <w:rFonts w:eastAsia="Times New Roman"/>
          <w:bCs/>
          <w:color w:val="000000"/>
          <w:sz w:val="20"/>
          <w:szCs w:val="20"/>
          <w:lang w:val="en-US"/>
        </w:rPr>
        <w:instrText xml:space="preserve"> ADDIN EN.CITE &lt;EndNote&gt;&lt;Cite AuthorYear="1"&gt;&lt;Author&gt;Orchard&lt;/Author&gt;&lt;Year&gt;2017&lt;/Year&gt;&lt;RecNum&gt;1224&lt;/RecNum&gt;&lt;DisplayText&gt;Orchard et al. (2017)&lt;/DisplayText&gt;&lt;record&gt;&lt;rec-number&gt;1224&lt;/rec-number&gt;&lt;foreign-keys&gt;&lt;key app="EN" db-id="50przr55f0paxuefpdsxxxtu25wtearstwfs" timestamp="1463732079"&gt;1224&lt;/key&gt;&lt;/foreign-keys&gt;&lt;ref-type name="Journal Article"&gt;17&lt;/ref-type&gt;&lt;contributors&gt;&lt;authors&gt;&lt;author&gt;Orchard, A&lt;/author&gt;&lt;author&gt;Sandasi, Maxleene&lt;/author&gt;&lt;author&gt;Kamatou, G P P&lt;/author&gt;&lt;author&gt;Viljoen, A&lt;/author&gt;&lt;author&gt;van Vuuren, S&lt;/author&gt;&lt;/authors&gt;&lt;/contributors&gt;&lt;titles&gt;&lt;title&gt;&lt;style face="normal" font="default" size="100%"&gt;The &lt;/style&gt;&lt;style face="italic" font="default" size="100%"&gt;in vitro &lt;/style&gt;&lt;style face="normal" font="default" size="100%"&gt;antimicrobial activity and chemometric modelling of 59 commercial essential oils against pathogens of dermatological relevance&lt;/style&gt;&lt;/title&gt;&lt;secondary-title&gt;Chemistry and Biodiversity&lt;/secondary-title&gt;&lt;/titles&gt;&lt;periodical&gt;&lt;full-title&gt;Chemistry and Biodiversity&lt;/full-title&gt;&lt;abbr-1&gt;Chem. Biodivers.&lt;/abbr-1&gt;&lt;/periodical&gt;&lt;volume&gt;14&lt;/volume&gt;&lt;number&gt;1&lt;/number&gt;&lt;dates&gt;&lt;year&gt;2017&lt;/year&gt;&lt;/dates&gt;&lt;urls&gt;&lt;/urls&gt;&lt;electronic-resource-num&gt;10.1002/cbdv.201600218&lt;/electronic-resource-num&gt;&lt;/record&gt;&lt;/Cite&gt;&lt;/EndNote&gt;</w:instrText>
      </w:r>
      <w:r w:rsidRPr="003C7C67">
        <w:rPr>
          <w:rFonts w:eastAsia="Times New Roman"/>
          <w:bCs/>
          <w:color w:val="000000"/>
          <w:sz w:val="20"/>
          <w:szCs w:val="20"/>
          <w:lang w:val="en-US"/>
        </w:rPr>
        <w:fldChar w:fldCharType="separate"/>
      </w:r>
      <w:r>
        <w:rPr>
          <w:rFonts w:eastAsia="Times New Roman"/>
          <w:bCs/>
          <w:noProof/>
          <w:color w:val="000000"/>
          <w:sz w:val="20"/>
          <w:szCs w:val="20"/>
          <w:lang w:val="en-US"/>
        </w:rPr>
        <w:t>Orchard et al. (2017)</w:t>
      </w:r>
      <w:r w:rsidRPr="003C7C67">
        <w:rPr>
          <w:rFonts w:eastAsia="Times New Roman"/>
          <w:bCs/>
          <w:color w:val="000000"/>
          <w:sz w:val="20"/>
          <w:szCs w:val="20"/>
          <w:lang w:val="en-US"/>
        </w:rPr>
        <w:fldChar w:fldCharType="end"/>
      </w:r>
    </w:p>
    <w:p w:rsidR="00995FD1" w:rsidRDefault="00995FD1">
      <w:pPr>
        <w:rPr>
          <w:rFonts w:eastAsia="Times New Roman"/>
          <w:bCs/>
          <w:color w:val="000000"/>
          <w:sz w:val="20"/>
          <w:szCs w:val="20"/>
          <w:lang w:val="en-US"/>
        </w:rPr>
      </w:pPr>
    </w:p>
    <w:p w:rsidR="00943754" w:rsidRPr="00943754" w:rsidRDefault="00943754">
      <w:pPr>
        <w:rPr>
          <w:b/>
        </w:rPr>
      </w:pPr>
    </w:p>
    <w:sectPr w:rsidR="00943754" w:rsidRPr="00943754" w:rsidSect="0034571C">
      <w:pgSz w:w="16838" w:h="11906" w:orient="landscape"/>
      <w:pgMar w:top="1440" w:right="1440" w:bottom="1440" w:left="1440" w:header="706" w:footer="706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2AEF" w:usb1="4000207B" w:usb2="00000000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946EF7"/>
    <w:multiLevelType w:val="multilevel"/>
    <w:tmpl w:val="AF281892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i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0252445D"/>
    <w:multiLevelType w:val="multilevel"/>
    <w:tmpl w:val="DC7E5F7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0B3F1E25"/>
    <w:multiLevelType w:val="multilevel"/>
    <w:tmpl w:val="4B0EBDDE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i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14633BE8"/>
    <w:multiLevelType w:val="hybridMultilevel"/>
    <w:tmpl w:val="FCF042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C690F97"/>
    <w:multiLevelType w:val="hybridMultilevel"/>
    <w:tmpl w:val="A19207A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ECD5EC3"/>
    <w:multiLevelType w:val="multilevel"/>
    <w:tmpl w:val="6316A4D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6" w15:restartNumberingAfterBreak="0">
    <w:nsid w:val="20C55E97"/>
    <w:multiLevelType w:val="hybridMultilevel"/>
    <w:tmpl w:val="1A0CA35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EB507FA"/>
    <w:multiLevelType w:val="hybridMultilevel"/>
    <w:tmpl w:val="B4CC7A2C"/>
    <w:lvl w:ilvl="0" w:tplc="052A718E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08E64D9"/>
    <w:multiLevelType w:val="hybridMultilevel"/>
    <w:tmpl w:val="54F0164E"/>
    <w:lvl w:ilvl="0" w:tplc="0B5626C2">
      <w:start w:val="1"/>
      <w:numFmt w:val="decimal"/>
      <w:lvlText w:val="3.%1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8490F2F"/>
    <w:multiLevelType w:val="hybridMultilevel"/>
    <w:tmpl w:val="435A429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5E06960"/>
    <w:multiLevelType w:val="hybridMultilevel"/>
    <w:tmpl w:val="94D40EB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9E35D05"/>
    <w:multiLevelType w:val="hybridMultilevel"/>
    <w:tmpl w:val="E22E7BD4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0A750D0"/>
    <w:multiLevelType w:val="hybridMultilevel"/>
    <w:tmpl w:val="070007BA"/>
    <w:lvl w:ilvl="0" w:tplc="1A0A6864">
      <w:start w:val="1"/>
      <w:numFmt w:val="decimal"/>
      <w:lvlText w:val="3.%1"/>
      <w:lvlJc w:val="left"/>
      <w:pPr>
        <w:ind w:left="36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080" w:hanging="360"/>
      </w:pPr>
    </w:lvl>
    <w:lvl w:ilvl="2" w:tplc="1C09001B" w:tentative="1">
      <w:start w:val="1"/>
      <w:numFmt w:val="lowerRoman"/>
      <w:lvlText w:val="%3."/>
      <w:lvlJc w:val="right"/>
      <w:pPr>
        <w:ind w:left="1800" w:hanging="180"/>
      </w:pPr>
    </w:lvl>
    <w:lvl w:ilvl="3" w:tplc="1C09000F" w:tentative="1">
      <w:start w:val="1"/>
      <w:numFmt w:val="decimal"/>
      <w:lvlText w:val="%4."/>
      <w:lvlJc w:val="left"/>
      <w:pPr>
        <w:ind w:left="2520" w:hanging="360"/>
      </w:pPr>
    </w:lvl>
    <w:lvl w:ilvl="4" w:tplc="1C090019" w:tentative="1">
      <w:start w:val="1"/>
      <w:numFmt w:val="lowerLetter"/>
      <w:lvlText w:val="%5."/>
      <w:lvlJc w:val="left"/>
      <w:pPr>
        <w:ind w:left="3240" w:hanging="360"/>
      </w:pPr>
    </w:lvl>
    <w:lvl w:ilvl="5" w:tplc="1C09001B" w:tentative="1">
      <w:start w:val="1"/>
      <w:numFmt w:val="lowerRoman"/>
      <w:lvlText w:val="%6."/>
      <w:lvlJc w:val="right"/>
      <w:pPr>
        <w:ind w:left="3960" w:hanging="180"/>
      </w:pPr>
    </w:lvl>
    <w:lvl w:ilvl="6" w:tplc="1C09000F" w:tentative="1">
      <w:start w:val="1"/>
      <w:numFmt w:val="decimal"/>
      <w:lvlText w:val="%7."/>
      <w:lvlJc w:val="left"/>
      <w:pPr>
        <w:ind w:left="4680" w:hanging="360"/>
      </w:pPr>
    </w:lvl>
    <w:lvl w:ilvl="7" w:tplc="1C090019" w:tentative="1">
      <w:start w:val="1"/>
      <w:numFmt w:val="lowerLetter"/>
      <w:lvlText w:val="%8."/>
      <w:lvlJc w:val="left"/>
      <w:pPr>
        <w:ind w:left="5400" w:hanging="360"/>
      </w:pPr>
    </w:lvl>
    <w:lvl w:ilvl="8" w:tplc="1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51685A02"/>
    <w:multiLevelType w:val="multilevel"/>
    <w:tmpl w:val="F676B2A6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i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4" w15:restartNumberingAfterBreak="0">
    <w:nsid w:val="55EE442F"/>
    <w:multiLevelType w:val="hybridMultilevel"/>
    <w:tmpl w:val="103E5AD4"/>
    <w:lvl w:ilvl="0" w:tplc="1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58A16E8B"/>
    <w:multiLevelType w:val="multilevel"/>
    <w:tmpl w:val="CB1686F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sz w:val="24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 w15:restartNumberingAfterBreak="0">
    <w:nsid w:val="677E0F9F"/>
    <w:multiLevelType w:val="hybridMultilevel"/>
    <w:tmpl w:val="36408B78"/>
    <w:lvl w:ilvl="0" w:tplc="972600D4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C4E3A00"/>
    <w:multiLevelType w:val="hybridMultilevel"/>
    <w:tmpl w:val="9F889A2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15A6508"/>
    <w:multiLevelType w:val="hybridMultilevel"/>
    <w:tmpl w:val="6B0643F0"/>
    <w:lvl w:ilvl="0" w:tplc="1C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1C090019">
      <w:start w:val="1"/>
      <w:numFmt w:val="lowerLetter"/>
      <w:lvlText w:val="%2."/>
      <w:lvlJc w:val="left"/>
      <w:pPr>
        <w:ind w:left="1080" w:hanging="360"/>
      </w:pPr>
    </w:lvl>
    <w:lvl w:ilvl="2" w:tplc="1C09001B" w:tentative="1">
      <w:start w:val="1"/>
      <w:numFmt w:val="lowerRoman"/>
      <w:lvlText w:val="%3."/>
      <w:lvlJc w:val="right"/>
      <w:pPr>
        <w:ind w:left="1800" w:hanging="180"/>
      </w:pPr>
    </w:lvl>
    <w:lvl w:ilvl="3" w:tplc="1C09000F" w:tentative="1">
      <w:start w:val="1"/>
      <w:numFmt w:val="decimal"/>
      <w:lvlText w:val="%4."/>
      <w:lvlJc w:val="left"/>
      <w:pPr>
        <w:ind w:left="2520" w:hanging="360"/>
      </w:pPr>
    </w:lvl>
    <w:lvl w:ilvl="4" w:tplc="1C090019" w:tentative="1">
      <w:start w:val="1"/>
      <w:numFmt w:val="lowerLetter"/>
      <w:lvlText w:val="%5."/>
      <w:lvlJc w:val="left"/>
      <w:pPr>
        <w:ind w:left="3240" w:hanging="360"/>
      </w:pPr>
    </w:lvl>
    <w:lvl w:ilvl="5" w:tplc="1C09001B" w:tentative="1">
      <w:start w:val="1"/>
      <w:numFmt w:val="lowerRoman"/>
      <w:lvlText w:val="%6."/>
      <w:lvlJc w:val="right"/>
      <w:pPr>
        <w:ind w:left="3960" w:hanging="180"/>
      </w:pPr>
    </w:lvl>
    <w:lvl w:ilvl="6" w:tplc="1C09000F" w:tentative="1">
      <w:start w:val="1"/>
      <w:numFmt w:val="decimal"/>
      <w:lvlText w:val="%7."/>
      <w:lvlJc w:val="left"/>
      <w:pPr>
        <w:ind w:left="4680" w:hanging="360"/>
      </w:pPr>
    </w:lvl>
    <w:lvl w:ilvl="7" w:tplc="1C090019" w:tentative="1">
      <w:start w:val="1"/>
      <w:numFmt w:val="lowerLetter"/>
      <w:lvlText w:val="%8."/>
      <w:lvlJc w:val="left"/>
      <w:pPr>
        <w:ind w:left="5400" w:hanging="360"/>
      </w:pPr>
    </w:lvl>
    <w:lvl w:ilvl="8" w:tplc="1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747A3772"/>
    <w:multiLevelType w:val="hybridMultilevel"/>
    <w:tmpl w:val="814240D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A58555B"/>
    <w:multiLevelType w:val="multilevel"/>
    <w:tmpl w:val="AF68995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8"/>
  </w:num>
  <w:num w:numId="2">
    <w:abstractNumId w:val="15"/>
  </w:num>
  <w:num w:numId="3">
    <w:abstractNumId w:val="5"/>
  </w:num>
  <w:num w:numId="4">
    <w:abstractNumId w:val="1"/>
  </w:num>
  <w:num w:numId="5">
    <w:abstractNumId w:val="2"/>
  </w:num>
  <w:num w:numId="6">
    <w:abstractNumId w:val="14"/>
  </w:num>
  <w:num w:numId="7">
    <w:abstractNumId w:val="11"/>
  </w:num>
  <w:num w:numId="8">
    <w:abstractNumId w:val="13"/>
  </w:num>
  <w:num w:numId="9">
    <w:abstractNumId w:val="12"/>
  </w:num>
  <w:num w:numId="10">
    <w:abstractNumId w:val="0"/>
  </w:num>
  <w:num w:numId="11">
    <w:abstractNumId w:val="18"/>
  </w:num>
  <w:num w:numId="12">
    <w:abstractNumId w:val="20"/>
  </w:num>
  <w:num w:numId="13">
    <w:abstractNumId w:val="16"/>
  </w:num>
  <w:num w:numId="14">
    <w:abstractNumId w:val="7"/>
  </w:num>
  <w:num w:numId="15">
    <w:abstractNumId w:val="4"/>
  </w:num>
  <w:num w:numId="16">
    <w:abstractNumId w:val="6"/>
  </w:num>
  <w:num w:numId="17">
    <w:abstractNumId w:val="9"/>
  </w:num>
  <w:num w:numId="18">
    <w:abstractNumId w:val="3"/>
  </w:num>
  <w:num w:numId="19">
    <w:abstractNumId w:val="17"/>
  </w:num>
  <w:num w:numId="20">
    <w:abstractNumId w:val="19"/>
  </w:num>
  <w:num w:numId="2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43754"/>
    <w:rsid w:val="00000102"/>
    <w:rsid w:val="00000205"/>
    <w:rsid w:val="0000097B"/>
    <w:rsid w:val="00000D1D"/>
    <w:rsid w:val="00001872"/>
    <w:rsid w:val="00002043"/>
    <w:rsid w:val="00002301"/>
    <w:rsid w:val="00002424"/>
    <w:rsid w:val="00002848"/>
    <w:rsid w:val="00002A9F"/>
    <w:rsid w:val="00002D5D"/>
    <w:rsid w:val="00003702"/>
    <w:rsid w:val="00003C09"/>
    <w:rsid w:val="00003E59"/>
    <w:rsid w:val="0000505C"/>
    <w:rsid w:val="000056DC"/>
    <w:rsid w:val="00005A40"/>
    <w:rsid w:val="00005C5D"/>
    <w:rsid w:val="000062B3"/>
    <w:rsid w:val="000101D0"/>
    <w:rsid w:val="00010819"/>
    <w:rsid w:val="00010AC3"/>
    <w:rsid w:val="00010F26"/>
    <w:rsid w:val="00011472"/>
    <w:rsid w:val="0001182C"/>
    <w:rsid w:val="00011EC0"/>
    <w:rsid w:val="00011FED"/>
    <w:rsid w:val="0001207D"/>
    <w:rsid w:val="000127B8"/>
    <w:rsid w:val="00012A87"/>
    <w:rsid w:val="000137FC"/>
    <w:rsid w:val="00013D28"/>
    <w:rsid w:val="00013EC6"/>
    <w:rsid w:val="0001402A"/>
    <w:rsid w:val="00014674"/>
    <w:rsid w:val="0001591D"/>
    <w:rsid w:val="00016A3D"/>
    <w:rsid w:val="000170F9"/>
    <w:rsid w:val="00017684"/>
    <w:rsid w:val="000177B2"/>
    <w:rsid w:val="00017DB5"/>
    <w:rsid w:val="00017DEC"/>
    <w:rsid w:val="00017F53"/>
    <w:rsid w:val="000202C6"/>
    <w:rsid w:val="000208FD"/>
    <w:rsid w:val="0002111D"/>
    <w:rsid w:val="00021251"/>
    <w:rsid w:val="00021F9E"/>
    <w:rsid w:val="00022A99"/>
    <w:rsid w:val="000248BE"/>
    <w:rsid w:val="00025073"/>
    <w:rsid w:val="000252DE"/>
    <w:rsid w:val="00025509"/>
    <w:rsid w:val="000257A6"/>
    <w:rsid w:val="00025B61"/>
    <w:rsid w:val="00025BB7"/>
    <w:rsid w:val="00025BC1"/>
    <w:rsid w:val="0002619B"/>
    <w:rsid w:val="0002673F"/>
    <w:rsid w:val="0002751E"/>
    <w:rsid w:val="000301BF"/>
    <w:rsid w:val="0003037C"/>
    <w:rsid w:val="0003052B"/>
    <w:rsid w:val="00030D50"/>
    <w:rsid w:val="0003124D"/>
    <w:rsid w:val="000312FE"/>
    <w:rsid w:val="000319BE"/>
    <w:rsid w:val="00031BE9"/>
    <w:rsid w:val="000325C3"/>
    <w:rsid w:val="00032A43"/>
    <w:rsid w:val="00032AF2"/>
    <w:rsid w:val="00033405"/>
    <w:rsid w:val="00033FCF"/>
    <w:rsid w:val="00035D10"/>
    <w:rsid w:val="00035E46"/>
    <w:rsid w:val="0003602C"/>
    <w:rsid w:val="0003616F"/>
    <w:rsid w:val="00036213"/>
    <w:rsid w:val="0003654F"/>
    <w:rsid w:val="000367F3"/>
    <w:rsid w:val="000368A3"/>
    <w:rsid w:val="00037137"/>
    <w:rsid w:val="0003799D"/>
    <w:rsid w:val="00037ADE"/>
    <w:rsid w:val="00037DA9"/>
    <w:rsid w:val="00040401"/>
    <w:rsid w:val="0004054E"/>
    <w:rsid w:val="00040620"/>
    <w:rsid w:val="0004069B"/>
    <w:rsid w:val="00040FF5"/>
    <w:rsid w:val="00041A08"/>
    <w:rsid w:val="00041EA3"/>
    <w:rsid w:val="00042531"/>
    <w:rsid w:val="00043265"/>
    <w:rsid w:val="0004341D"/>
    <w:rsid w:val="0004353D"/>
    <w:rsid w:val="0004358D"/>
    <w:rsid w:val="00043D02"/>
    <w:rsid w:val="0004433A"/>
    <w:rsid w:val="0004441F"/>
    <w:rsid w:val="000448E0"/>
    <w:rsid w:val="00044B96"/>
    <w:rsid w:val="000452B7"/>
    <w:rsid w:val="00045835"/>
    <w:rsid w:val="00045C86"/>
    <w:rsid w:val="000461BF"/>
    <w:rsid w:val="0004667C"/>
    <w:rsid w:val="00046703"/>
    <w:rsid w:val="00046751"/>
    <w:rsid w:val="000475DC"/>
    <w:rsid w:val="00050124"/>
    <w:rsid w:val="0005157F"/>
    <w:rsid w:val="000525FE"/>
    <w:rsid w:val="000527F9"/>
    <w:rsid w:val="00053049"/>
    <w:rsid w:val="000535E5"/>
    <w:rsid w:val="00053954"/>
    <w:rsid w:val="00053A9B"/>
    <w:rsid w:val="00055652"/>
    <w:rsid w:val="00055E17"/>
    <w:rsid w:val="0005641C"/>
    <w:rsid w:val="00056AFC"/>
    <w:rsid w:val="00056D65"/>
    <w:rsid w:val="00057B47"/>
    <w:rsid w:val="00060A4D"/>
    <w:rsid w:val="00063595"/>
    <w:rsid w:val="00063720"/>
    <w:rsid w:val="00063780"/>
    <w:rsid w:val="0006398E"/>
    <w:rsid w:val="0006496C"/>
    <w:rsid w:val="00064A40"/>
    <w:rsid w:val="000652F9"/>
    <w:rsid w:val="00066932"/>
    <w:rsid w:val="00066BDC"/>
    <w:rsid w:val="00067178"/>
    <w:rsid w:val="000672D9"/>
    <w:rsid w:val="00067592"/>
    <w:rsid w:val="00067BC4"/>
    <w:rsid w:val="0007007A"/>
    <w:rsid w:val="00070598"/>
    <w:rsid w:val="0007066E"/>
    <w:rsid w:val="00070E57"/>
    <w:rsid w:val="000711DC"/>
    <w:rsid w:val="000716ED"/>
    <w:rsid w:val="000719A9"/>
    <w:rsid w:val="00071A15"/>
    <w:rsid w:val="00071D5F"/>
    <w:rsid w:val="00073685"/>
    <w:rsid w:val="00073DA5"/>
    <w:rsid w:val="00074170"/>
    <w:rsid w:val="000746D7"/>
    <w:rsid w:val="00074C81"/>
    <w:rsid w:val="0007505F"/>
    <w:rsid w:val="0007627C"/>
    <w:rsid w:val="00076C8F"/>
    <w:rsid w:val="00077169"/>
    <w:rsid w:val="000773FA"/>
    <w:rsid w:val="00077A2D"/>
    <w:rsid w:val="0008029C"/>
    <w:rsid w:val="00080675"/>
    <w:rsid w:val="00080D9C"/>
    <w:rsid w:val="00080DBF"/>
    <w:rsid w:val="00080E39"/>
    <w:rsid w:val="00081D7A"/>
    <w:rsid w:val="00082759"/>
    <w:rsid w:val="000828FB"/>
    <w:rsid w:val="0008350E"/>
    <w:rsid w:val="000839DE"/>
    <w:rsid w:val="00083E99"/>
    <w:rsid w:val="00084364"/>
    <w:rsid w:val="00084F31"/>
    <w:rsid w:val="0008528F"/>
    <w:rsid w:val="0008639E"/>
    <w:rsid w:val="0008666A"/>
    <w:rsid w:val="00086843"/>
    <w:rsid w:val="00086B6C"/>
    <w:rsid w:val="000871A2"/>
    <w:rsid w:val="00087345"/>
    <w:rsid w:val="00087D40"/>
    <w:rsid w:val="0009004A"/>
    <w:rsid w:val="00090657"/>
    <w:rsid w:val="00090FA4"/>
    <w:rsid w:val="00091172"/>
    <w:rsid w:val="00092139"/>
    <w:rsid w:val="0009293D"/>
    <w:rsid w:val="00092B5C"/>
    <w:rsid w:val="00093249"/>
    <w:rsid w:val="0009328A"/>
    <w:rsid w:val="00093DF9"/>
    <w:rsid w:val="000955C7"/>
    <w:rsid w:val="00096FD7"/>
    <w:rsid w:val="00097679"/>
    <w:rsid w:val="0009771B"/>
    <w:rsid w:val="00097A33"/>
    <w:rsid w:val="000A0DC5"/>
    <w:rsid w:val="000A1436"/>
    <w:rsid w:val="000A1D3F"/>
    <w:rsid w:val="000A276A"/>
    <w:rsid w:val="000A281C"/>
    <w:rsid w:val="000A288E"/>
    <w:rsid w:val="000A2B6F"/>
    <w:rsid w:val="000A2DDF"/>
    <w:rsid w:val="000A39F9"/>
    <w:rsid w:val="000A3FF8"/>
    <w:rsid w:val="000A404E"/>
    <w:rsid w:val="000A42B0"/>
    <w:rsid w:val="000A4A75"/>
    <w:rsid w:val="000A55A7"/>
    <w:rsid w:val="000A5FDF"/>
    <w:rsid w:val="000A667B"/>
    <w:rsid w:val="000A6ADB"/>
    <w:rsid w:val="000A711E"/>
    <w:rsid w:val="000B000E"/>
    <w:rsid w:val="000B0190"/>
    <w:rsid w:val="000B0298"/>
    <w:rsid w:val="000B02ED"/>
    <w:rsid w:val="000B05C0"/>
    <w:rsid w:val="000B07D9"/>
    <w:rsid w:val="000B0EA8"/>
    <w:rsid w:val="000B157B"/>
    <w:rsid w:val="000B16E3"/>
    <w:rsid w:val="000B3113"/>
    <w:rsid w:val="000B34E6"/>
    <w:rsid w:val="000B3623"/>
    <w:rsid w:val="000B450B"/>
    <w:rsid w:val="000B4C1A"/>
    <w:rsid w:val="000B4E65"/>
    <w:rsid w:val="000B698C"/>
    <w:rsid w:val="000B69CD"/>
    <w:rsid w:val="000B7574"/>
    <w:rsid w:val="000B773C"/>
    <w:rsid w:val="000C00FA"/>
    <w:rsid w:val="000C0BBE"/>
    <w:rsid w:val="000C1CF2"/>
    <w:rsid w:val="000C3546"/>
    <w:rsid w:val="000C3B0B"/>
    <w:rsid w:val="000C4F53"/>
    <w:rsid w:val="000C5172"/>
    <w:rsid w:val="000C5654"/>
    <w:rsid w:val="000C5B3F"/>
    <w:rsid w:val="000C648E"/>
    <w:rsid w:val="000C6A04"/>
    <w:rsid w:val="000C6D8D"/>
    <w:rsid w:val="000C710E"/>
    <w:rsid w:val="000C7686"/>
    <w:rsid w:val="000C78ED"/>
    <w:rsid w:val="000C7C7B"/>
    <w:rsid w:val="000D0883"/>
    <w:rsid w:val="000D0A3B"/>
    <w:rsid w:val="000D10D8"/>
    <w:rsid w:val="000D12BC"/>
    <w:rsid w:val="000D175D"/>
    <w:rsid w:val="000D1E47"/>
    <w:rsid w:val="000D1FFE"/>
    <w:rsid w:val="000D2BB0"/>
    <w:rsid w:val="000D2C4B"/>
    <w:rsid w:val="000D2F82"/>
    <w:rsid w:val="000D32B3"/>
    <w:rsid w:val="000D3545"/>
    <w:rsid w:val="000D3DB9"/>
    <w:rsid w:val="000D48A2"/>
    <w:rsid w:val="000D5048"/>
    <w:rsid w:val="000D5228"/>
    <w:rsid w:val="000D5622"/>
    <w:rsid w:val="000D59BD"/>
    <w:rsid w:val="000D6592"/>
    <w:rsid w:val="000D6F78"/>
    <w:rsid w:val="000D7348"/>
    <w:rsid w:val="000D7E62"/>
    <w:rsid w:val="000E0F76"/>
    <w:rsid w:val="000E1056"/>
    <w:rsid w:val="000E1523"/>
    <w:rsid w:val="000E2BA2"/>
    <w:rsid w:val="000E2DA2"/>
    <w:rsid w:val="000E2E69"/>
    <w:rsid w:val="000E2E86"/>
    <w:rsid w:val="000E322A"/>
    <w:rsid w:val="000E42C7"/>
    <w:rsid w:val="000E4D1C"/>
    <w:rsid w:val="000E53A7"/>
    <w:rsid w:val="000E578F"/>
    <w:rsid w:val="000E5ADA"/>
    <w:rsid w:val="000E6AA1"/>
    <w:rsid w:val="000F08B8"/>
    <w:rsid w:val="000F095A"/>
    <w:rsid w:val="000F0C09"/>
    <w:rsid w:val="000F1600"/>
    <w:rsid w:val="000F5304"/>
    <w:rsid w:val="000F6505"/>
    <w:rsid w:val="000F663C"/>
    <w:rsid w:val="000F7536"/>
    <w:rsid w:val="000F7568"/>
    <w:rsid w:val="00101451"/>
    <w:rsid w:val="001015ED"/>
    <w:rsid w:val="00101CD4"/>
    <w:rsid w:val="00101FCF"/>
    <w:rsid w:val="0010212B"/>
    <w:rsid w:val="00102EFA"/>
    <w:rsid w:val="001044B8"/>
    <w:rsid w:val="0010514A"/>
    <w:rsid w:val="00105330"/>
    <w:rsid w:val="001058B0"/>
    <w:rsid w:val="00105EE9"/>
    <w:rsid w:val="00106016"/>
    <w:rsid w:val="001063E0"/>
    <w:rsid w:val="00106A3A"/>
    <w:rsid w:val="00106A52"/>
    <w:rsid w:val="00106D8D"/>
    <w:rsid w:val="0010755B"/>
    <w:rsid w:val="00107CF1"/>
    <w:rsid w:val="001104B7"/>
    <w:rsid w:val="00110888"/>
    <w:rsid w:val="00111148"/>
    <w:rsid w:val="0011122D"/>
    <w:rsid w:val="0011192A"/>
    <w:rsid w:val="00111C6B"/>
    <w:rsid w:val="00112437"/>
    <w:rsid w:val="00112568"/>
    <w:rsid w:val="001142F6"/>
    <w:rsid w:val="00114991"/>
    <w:rsid w:val="001154E4"/>
    <w:rsid w:val="0011570F"/>
    <w:rsid w:val="00115D03"/>
    <w:rsid w:val="00116049"/>
    <w:rsid w:val="00116479"/>
    <w:rsid w:val="001165C3"/>
    <w:rsid w:val="001173C9"/>
    <w:rsid w:val="0011748D"/>
    <w:rsid w:val="0011749A"/>
    <w:rsid w:val="00120401"/>
    <w:rsid w:val="00120541"/>
    <w:rsid w:val="001205EE"/>
    <w:rsid w:val="00121E4A"/>
    <w:rsid w:val="001225E0"/>
    <w:rsid w:val="00122853"/>
    <w:rsid w:val="00122898"/>
    <w:rsid w:val="00123154"/>
    <w:rsid w:val="00123432"/>
    <w:rsid w:val="0012348E"/>
    <w:rsid w:val="0012374A"/>
    <w:rsid w:val="00123C2C"/>
    <w:rsid w:val="00123EFE"/>
    <w:rsid w:val="00123F62"/>
    <w:rsid w:val="0012415B"/>
    <w:rsid w:val="001243A2"/>
    <w:rsid w:val="0012448B"/>
    <w:rsid w:val="00124C43"/>
    <w:rsid w:val="00125C8B"/>
    <w:rsid w:val="001266A0"/>
    <w:rsid w:val="00126837"/>
    <w:rsid w:val="00126923"/>
    <w:rsid w:val="00126CF1"/>
    <w:rsid w:val="00127C90"/>
    <w:rsid w:val="00130619"/>
    <w:rsid w:val="00130677"/>
    <w:rsid w:val="00130AA2"/>
    <w:rsid w:val="0013104E"/>
    <w:rsid w:val="00131237"/>
    <w:rsid w:val="001314AC"/>
    <w:rsid w:val="0013153E"/>
    <w:rsid w:val="001317C6"/>
    <w:rsid w:val="001319D6"/>
    <w:rsid w:val="00131F4D"/>
    <w:rsid w:val="0013278E"/>
    <w:rsid w:val="001333E4"/>
    <w:rsid w:val="00134FFC"/>
    <w:rsid w:val="001352DC"/>
    <w:rsid w:val="0013545F"/>
    <w:rsid w:val="0013573E"/>
    <w:rsid w:val="00135820"/>
    <w:rsid w:val="00135AE4"/>
    <w:rsid w:val="00136ADE"/>
    <w:rsid w:val="00136D63"/>
    <w:rsid w:val="00136FB4"/>
    <w:rsid w:val="00140F53"/>
    <w:rsid w:val="00142233"/>
    <w:rsid w:val="00142456"/>
    <w:rsid w:val="00142944"/>
    <w:rsid w:val="00143179"/>
    <w:rsid w:val="00143CF5"/>
    <w:rsid w:val="00143EFC"/>
    <w:rsid w:val="00143FA0"/>
    <w:rsid w:val="0014528B"/>
    <w:rsid w:val="0014529D"/>
    <w:rsid w:val="00146824"/>
    <w:rsid w:val="00146B72"/>
    <w:rsid w:val="001479A4"/>
    <w:rsid w:val="001506AA"/>
    <w:rsid w:val="00150EE4"/>
    <w:rsid w:val="0015119F"/>
    <w:rsid w:val="00151720"/>
    <w:rsid w:val="00151CF2"/>
    <w:rsid w:val="00152388"/>
    <w:rsid w:val="00152C80"/>
    <w:rsid w:val="00152E30"/>
    <w:rsid w:val="00153774"/>
    <w:rsid w:val="00153CC5"/>
    <w:rsid w:val="00154FB2"/>
    <w:rsid w:val="00155002"/>
    <w:rsid w:val="00155F23"/>
    <w:rsid w:val="00156340"/>
    <w:rsid w:val="001565C1"/>
    <w:rsid w:val="0015664F"/>
    <w:rsid w:val="00156DDE"/>
    <w:rsid w:val="00157A74"/>
    <w:rsid w:val="00157F13"/>
    <w:rsid w:val="00160142"/>
    <w:rsid w:val="00160AA4"/>
    <w:rsid w:val="00161AFC"/>
    <w:rsid w:val="001621DC"/>
    <w:rsid w:val="00162A2B"/>
    <w:rsid w:val="00162D2C"/>
    <w:rsid w:val="00163182"/>
    <w:rsid w:val="001644C1"/>
    <w:rsid w:val="001658FF"/>
    <w:rsid w:val="0016628F"/>
    <w:rsid w:val="0016634A"/>
    <w:rsid w:val="00166B66"/>
    <w:rsid w:val="00166B94"/>
    <w:rsid w:val="00167557"/>
    <w:rsid w:val="001677F9"/>
    <w:rsid w:val="00167849"/>
    <w:rsid w:val="001678AD"/>
    <w:rsid w:val="001702C3"/>
    <w:rsid w:val="001704AF"/>
    <w:rsid w:val="001704FD"/>
    <w:rsid w:val="00170823"/>
    <w:rsid w:val="0017201E"/>
    <w:rsid w:val="0017280E"/>
    <w:rsid w:val="00173FF0"/>
    <w:rsid w:val="00175019"/>
    <w:rsid w:val="001751DE"/>
    <w:rsid w:val="00175528"/>
    <w:rsid w:val="00175B94"/>
    <w:rsid w:val="00175D0A"/>
    <w:rsid w:val="00176034"/>
    <w:rsid w:val="00177BEC"/>
    <w:rsid w:val="00177E1D"/>
    <w:rsid w:val="00180500"/>
    <w:rsid w:val="001813A1"/>
    <w:rsid w:val="0018173D"/>
    <w:rsid w:val="001818FC"/>
    <w:rsid w:val="0018196E"/>
    <w:rsid w:val="00181E9C"/>
    <w:rsid w:val="001820DD"/>
    <w:rsid w:val="00182B6D"/>
    <w:rsid w:val="00182EA4"/>
    <w:rsid w:val="00183F1F"/>
    <w:rsid w:val="00184570"/>
    <w:rsid w:val="001850DB"/>
    <w:rsid w:val="0018511D"/>
    <w:rsid w:val="001853FA"/>
    <w:rsid w:val="001859B7"/>
    <w:rsid w:val="00185A41"/>
    <w:rsid w:val="00185DBC"/>
    <w:rsid w:val="00185DEA"/>
    <w:rsid w:val="0018631A"/>
    <w:rsid w:val="00186901"/>
    <w:rsid w:val="00190D2A"/>
    <w:rsid w:val="00190E6E"/>
    <w:rsid w:val="0019172D"/>
    <w:rsid w:val="00191828"/>
    <w:rsid w:val="0019205C"/>
    <w:rsid w:val="001926D3"/>
    <w:rsid w:val="0019271C"/>
    <w:rsid w:val="00193273"/>
    <w:rsid w:val="00193578"/>
    <w:rsid w:val="00193E50"/>
    <w:rsid w:val="00194FD6"/>
    <w:rsid w:val="0019512B"/>
    <w:rsid w:val="00196FE8"/>
    <w:rsid w:val="001970FA"/>
    <w:rsid w:val="00197313"/>
    <w:rsid w:val="0019777F"/>
    <w:rsid w:val="001A0ABA"/>
    <w:rsid w:val="001A0B15"/>
    <w:rsid w:val="001A0BEB"/>
    <w:rsid w:val="001A1386"/>
    <w:rsid w:val="001A1570"/>
    <w:rsid w:val="001A1918"/>
    <w:rsid w:val="001A2736"/>
    <w:rsid w:val="001A3597"/>
    <w:rsid w:val="001A35A7"/>
    <w:rsid w:val="001A39B7"/>
    <w:rsid w:val="001A40A1"/>
    <w:rsid w:val="001A4153"/>
    <w:rsid w:val="001A5145"/>
    <w:rsid w:val="001A5F05"/>
    <w:rsid w:val="001A623A"/>
    <w:rsid w:val="001A6C58"/>
    <w:rsid w:val="001A6F0D"/>
    <w:rsid w:val="001A7BB1"/>
    <w:rsid w:val="001B000E"/>
    <w:rsid w:val="001B035A"/>
    <w:rsid w:val="001B0612"/>
    <w:rsid w:val="001B0BC5"/>
    <w:rsid w:val="001B16FA"/>
    <w:rsid w:val="001B1D22"/>
    <w:rsid w:val="001B1D25"/>
    <w:rsid w:val="001B286C"/>
    <w:rsid w:val="001B2E88"/>
    <w:rsid w:val="001B31D3"/>
    <w:rsid w:val="001B3CEB"/>
    <w:rsid w:val="001B3D9B"/>
    <w:rsid w:val="001B469A"/>
    <w:rsid w:val="001B4923"/>
    <w:rsid w:val="001B4EC8"/>
    <w:rsid w:val="001B5199"/>
    <w:rsid w:val="001B51B8"/>
    <w:rsid w:val="001B51C8"/>
    <w:rsid w:val="001B5A33"/>
    <w:rsid w:val="001B6F84"/>
    <w:rsid w:val="001B745B"/>
    <w:rsid w:val="001B765A"/>
    <w:rsid w:val="001B7874"/>
    <w:rsid w:val="001C0F0C"/>
    <w:rsid w:val="001C20E3"/>
    <w:rsid w:val="001C2F7D"/>
    <w:rsid w:val="001C363F"/>
    <w:rsid w:val="001C37B8"/>
    <w:rsid w:val="001C41AF"/>
    <w:rsid w:val="001C4453"/>
    <w:rsid w:val="001C4C8D"/>
    <w:rsid w:val="001C55E8"/>
    <w:rsid w:val="001C6ADE"/>
    <w:rsid w:val="001C7DFA"/>
    <w:rsid w:val="001D0109"/>
    <w:rsid w:val="001D07B7"/>
    <w:rsid w:val="001D0914"/>
    <w:rsid w:val="001D0CA0"/>
    <w:rsid w:val="001D2022"/>
    <w:rsid w:val="001D228E"/>
    <w:rsid w:val="001D49D7"/>
    <w:rsid w:val="001D522F"/>
    <w:rsid w:val="001D5BB8"/>
    <w:rsid w:val="001D5EE6"/>
    <w:rsid w:val="001D60EC"/>
    <w:rsid w:val="001D6419"/>
    <w:rsid w:val="001D665F"/>
    <w:rsid w:val="001D6723"/>
    <w:rsid w:val="001D6DE7"/>
    <w:rsid w:val="001D74F0"/>
    <w:rsid w:val="001D7ED7"/>
    <w:rsid w:val="001E104E"/>
    <w:rsid w:val="001E112D"/>
    <w:rsid w:val="001E2EF6"/>
    <w:rsid w:val="001E3452"/>
    <w:rsid w:val="001E36A1"/>
    <w:rsid w:val="001E3790"/>
    <w:rsid w:val="001E3C61"/>
    <w:rsid w:val="001E43A0"/>
    <w:rsid w:val="001E4720"/>
    <w:rsid w:val="001E4D85"/>
    <w:rsid w:val="001E5008"/>
    <w:rsid w:val="001E5FBC"/>
    <w:rsid w:val="001E6289"/>
    <w:rsid w:val="001E6650"/>
    <w:rsid w:val="001E6BF4"/>
    <w:rsid w:val="001E6D74"/>
    <w:rsid w:val="001E77AF"/>
    <w:rsid w:val="001E7C06"/>
    <w:rsid w:val="001F0249"/>
    <w:rsid w:val="001F0B46"/>
    <w:rsid w:val="001F0EBE"/>
    <w:rsid w:val="001F156D"/>
    <w:rsid w:val="001F1878"/>
    <w:rsid w:val="001F1E99"/>
    <w:rsid w:val="001F216E"/>
    <w:rsid w:val="001F2FEE"/>
    <w:rsid w:val="001F3552"/>
    <w:rsid w:val="001F3603"/>
    <w:rsid w:val="001F3781"/>
    <w:rsid w:val="001F3C3C"/>
    <w:rsid w:val="001F3C6A"/>
    <w:rsid w:val="001F48F9"/>
    <w:rsid w:val="001F49E1"/>
    <w:rsid w:val="001F4BC1"/>
    <w:rsid w:val="001F4E0E"/>
    <w:rsid w:val="001F5369"/>
    <w:rsid w:val="001F576A"/>
    <w:rsid w:val="001F5B75"/>
    <w:rsid w:val="001F5C1A"/>
    <w:rsid w:val="001F61E3"/>
    <w:rsid w:val="001F63CA"/>
    <w:rsid w:val="001F6BC4"/>
    <w:rsid w:val="001F6D41"/>
    <w:rsid w:val="001F6FA4"/>
    <w:rsid w:val="00200BAE"/>
    <w:rsid w:val="00200DBB"/>
    <w:rsid w:val="002013DE"/>
    <w:rsid w:val="002016BD"/>
    <w:rsid w:val="002028B5"/>
    <w:rsid w:val="00203108"/>
    <w:rsid w:val="0020354D"/>
    <w:rsid w:val="0020474C"/>
    <w:rsid w:val="00205B65"/>
    <w:rsid w:val="00205D06"/>
    <w:rsid w:val="0020622B"/>
    <w:rsid w:val="00206427"/>
    <w:rsid w:val="00206955"/>
    <w:rsid w:val="002104E9"/>
    <w:rsid w:val="00210848"/>
    <w:rsid w:val="00210EE7"/>
    <w:rsid w:val="00211C6C"/>
    <w:rsid w:val="00211E16"/>
    <w:rsid w:val="00212490"/>
    <w:rsid w:val="0021287D"/>
    <w:rsid w:val="00213B42"/>
    <w:rsid w:val="00213ED8"/>
    <w:rsid w:val="002140B4"/>
    <w:rsid w:val="002141AA"/>
    <w:rsid w:val="00215016"/>
    <w:rsid w:val="00215E77"/>
    <w:rsid w:val="002160B1"/>
    <w:rsid w:val="00216100"/>
    <w:rsid w:val="002164F9"/>
    <w:rsid w:val="002168AB"/>
    <w:rsid w:val="002174D8"/>
    <w:rsid w:val="002203DF"/>
    <w:rsid w:val="0022057B"/>
    <w:rsid w:val="0022076B"/>
    <w:rsid w:val="00220BA2"/>
    <w:rsid w:val="00220C2A"/>
    <w:rsid w:val="00220E63"/>
    <w:rsid w:val="00221C35"/>
    <w:rsid w:val="0022419F"/>
    <w:rsid w:val="00225AD6"/>
    <w:rsid w:val="00225F59"/>
    <w:rsid w:val="00225FFB"/>
    <w:rsid w:val="0022624F"/>
    <w:rsid w:val="00226280"/>
    <w:rsid w:val="002266CF"/>
    <w:rsid w:val="00227481"/>
    <w:rsid w:val="002274EA"/>
    <w:rsid w:val="00227954"/>
    <w:rsid w:val="00230A57"/>
    <w:rsid w:val="0023132B"/>
    <w:rsid w:val="00232B0B"/>
    <w:rsid w:val="00232C43"/>
    <w:rsid w:val="00232DF6"/>
    <w:rsid w:val="00232E43"/>
    <w:rsid w:val="002336C0"/>
    <w:rsid w:val="0023489C"/>
    <w:rsid w:val="002348FF"/>
    <w:rsid w:val="00234936"/>
    <w:rsid w:val="00235EC9"/>
    <w:rsid w:val="00235EF1"/>
    <w:rsid w:val="002362B5"/>
    <w:rsid w:val="00236630"/>
    <w:rsid w:val="0023737D"/>
    <w:rsid w:val="00237AFC"/>
    <w:rsid w:val="00237B8A"/>
    <w:rsid w:val="00237D46"/>
    <w:rsid w:val="00237D99"/>
    <w:rsid w:val="002408E7"/>
    <w:rsid w:val="00241DEC"/>
    <w:rsid w:val="00242906"/>
    <w:rsid w:val="00242CA9"/>
    <w:rsid w:val="00242EFF"/>
    <w:rsid w:val="002439CB"/>
    <w:rsid w:val="00243C3E"/>
    <w:rsid w:val="002446F8"/>
    <w:rsid w:val="00244EC8"/>
    <w:rsid w:val="0024787C"/>
    <w:rsid w:val="0024795C"/>
    <w:rsid w:val="00247C35"/>
    <w:rsid w:val="00247F90"/>
    <w:rsid w:val="0025037F"/>
    <w:rsid w:val="00250394"/>
    <w:rsid w:val="002503AE"/>
    <w:rsid w:val="00251173"/>
    <w:rsid w:val="0025147F"/>
    <w:rsid w:val="00252132"/>
    <w:rsid w:val="00252971"/>
    <w:rsid w:val="002531A1"/>
    <w:rsid w:val="00253496"/>
    <w:rsid w:val="002536A7"/>
    <w:rsid w:val="002536FD"/>
    <w:rsid w:val="00253A79"/>
    <w:rsid w:val="0025426F"/>
    <w:rsid w:val="00254AF1"/>
    <w:rsid w:val="00254C00"/>
    <w:rsid w:val="00254DC3"/>
    <w:rsid w:val="00254EEF"/>
    <w:rsid w:val="0025582A"/>
    <w:rsid w:val="00256228"/>
    <w:rsid w:val="002562ED"/>
    <w:rsid w:val="0025658E"/>
    <w:rsid w:val="00256830"/>
    <w:rsid w:val="00256B06"/>
    <w:rsid w:val="002579E3"/>
    <w:rsid w:val="00260397"/>
    <w:rsid w:val="0026053D"/>
    <w:rsid w:val="00260905"/>
    <w:rsid w:val="00260C78"/>
    <w:rsid w:val="00260DE8"/>
    <w:rsid w:val="002610A6"/>
    <w:rsid w:val="00261187"/>
    <w:rsid w:val="00261D37"/>
    <w:rsid w:val="00261D52"/>
    <w:rsid w:val="00262128"/>
    <w:rsid w:val="00262874"/>
    <w:rsid w:val="00263012"/>
    <w:rsid w:val="00263336"/>
    <w:rsid w:val="00263869"/>
    <w:rsid w:val="00263E76"/>
    <w:rsid w:val="00264A0A"/>
    <w:rsid w:val="00264F89"/>
    <w:rsid w:val="00265342"/>
    <w:rsid w:val="0026586A"/>
    <w:rsid w:val="00265AA0"/>
    <w:rsid w:val="00266D65"/>
    <w:rsid w:val="00266ED3"/>
    <w:rsid w:val="0026732B"/>
    <w:rsid w:val="002675C7"/>
    <w:rsid w:val="00267986"/>
    <w:rsid w:val="00267A02"/>
    <w:rsid w:val="002700AB"/>
    <w:rsid w:val="00271531"/>
    <w:rsid w:val="002718CE"/>
    <w:rsid w:val="00271F94"/>
    <w:rsid w:val="00272EFA"/>
    <w:rsid w:val="0027308F"/>
    <w:rsid w:val="002740CB"/>
    <w:rsid w:val="00274190"/>
    <w:rsid w:val="00274C06"/>
    <w:rsid w:val="00274DC4"/>
    <w:rsid w:val="002757BA"/>
    <w:rsid w:val="00275D76"/>
    <w:rsid w:val="002764E3"/>
    <w:rsid w:val="00276F32"/>
    <w:rsid w:val="00277B86"/>
    <w:rsid w:val="002801BB"/>
    <w:rsid w:val="00280E8E"/>
    <w:rsid w:val="0028148A"/>
    <w:rsid w:val="002816EC"/>
    <w:rsid w:val="002825E7"/>
    <w:rsid w:val="00282D0C"/>
    <w:rsid w:val="00282D9F"/>
    <w:rsid w:val="00283EA4"/>
    <w:rsid w:val="00283FEE"/>
    <w:rsid w:val="00284300"/>
    <w:rsid w:val="0028485C"/>
    <w:rsid w:val="00284929"/>
    <w:rsid w:val="00284993"/>
    <w:rsid w:val="00284E15"/>
    <w:rsid w:val="0028576B"/>
    <w:rsid w:val="00285DE2"/>
    <w:rsid w:val="00285EF5"/>
    <w:rsid w:val="00286A0A"/>
    <w:rsid w:val="002872BC"/>
    <w:rsid w:val="002874E1"/>
    <w:rsid w:val="00287BD6"/>
    <w:rsid w:val="0029003F"/>
    <w:rsid w:val="0029014A"/>
    <w:rsid w:val="00290A9A"/>
    <w:rsid w:val="002918F1"/>
    <w:rsid w:val="002919EE"/>
    <w:rsid w:val="00292090"/>
    <w:rsid w:val="0029244C"/>
    <w:rsid w:val="002928BE"/>
    <w:rsid w:val="00292A06"/>
    <w:rsid w:val="00292D2C"/>
    <w:rsid w:val="00292EF3"/>
    <w:rsid w:val="0029384B"/>
    <w:rsid w:val="002938F8"/>
    <w:rsid w:val="00293A5B"/>
    <w:rsid w:val="00294356"/>
    <w:rsid w:val="00294445"/>
    <w:rsid w:val="00294EC0"/>
    <w:rsid w:val="002953E7"/>
    <w:rsid w:val="002957A1"/>
    <w:rsid w:val="00295BAD"/>
    <w:rsid w:val="002960D2"/>
    <w:rsid w:val="00296340"/>
    <w:rsid w:val="00296727"/>
    <w:rsid w:val="00297032"/>
    <w:rsid w:val="00297BCA"/>
    <w:rsid w:val="00297C64"/>
    <w:rsid w:val="002A09AA"/>
    <w:rsid w:val="002A1202"/>
    <w:rsid w:val="002A1C95"/>
    <w:rsid w:val="002A2BBD"/>
    <w:rsid w:val="002A2BC1"/>
    <w:rsid w:val="002A3903"/>
    <w:rsid w:val="002A3B75"/>
    <w:rsid w:val="002A4E2B"/>
    <w:rsid w:val="002A54EB"/>
    <w:rsid w:val="002A5A7F"/>
    <w:rsid w:val="002A65C4"/>
    <w:rsid w:val="002A6FE1"/>
    <w:rsid w:val="002A75E9"/>
    <w:rsid w:val="002A7A27"/>
    <w:rsid w:val="002A7FC9"/>
    <w:rsid w:val="002B03CA"/>
    <w:rsid w:val="002B0434"/>
    <w:rsid w:val="002B17C5"/>
    <w:rsid w:val="002B1B42"/>
    <w:rsid w:val="002B227A"/>
    <w:rsid w:val="002B3A89"/>
    <w:rsid w:val="002B3F60"/>
    <w:rsid w:val="002B3F73"/>
    <w:rsid w:val="002B4243"/>
    <w:rsid w:val="002B51DE"/>
    <w:rsid w:val="002B51FF"/>
    <w:rsid w:val="002B5D5E"/>
    <w:rsid w:val="002B637E"/>
    <w:rsid w:val="002B656A"/>
    <w:rsid w:val="002B65AF"/>
    <w:rsid w:val="002B6ECA"/>
    <w:rsid w:val="002B6F16"/>
    <w:rsid w:val="002B7178"/>
    <w:rsid w:val="002B74F2"/>
    <w:rsid w:val="002B7806"/>
    <w:rsid w:val="002B7DC6"/>
    <w:rsid w:val="002C0A24"/>
    <w:rsid w:val="002C0A6C"/>
    <w:rsid w:val="002C0AE9"/>
    <w:rsid w:val="002C179C"/>
    <w:rsid w:val="002C17BD"/>
    <w:rsid w:val="002C1CDC"/>
    <w:rsid w:val="002C217F"/>
    <w:rsid w:val="002C21B2"/>
    <w:rsid w:val="002C23A1"/>
    <w:rsid w:val="002C2617"/>
    <w:rsid w:val="002C3E3B"/>
    <w:rsid w:val="002C3E8B"/>
    <w:rsid w:val="002C414E"/>
    <w:rsid w:val="002C50D9"/>
    <w:rsid w:val="002C51EB"/>
    <w:rsid w:val="002C560B"/>
    <w:rsid w:val="002C560D"/>
    <w:rsid w:val="002C57F3"/>
    <w:rsid w:val="002C5AE3"/>
    <w:rsid w:val="002C5EC4"/>
    <w:rsid w:val="002C6228"/>
    <w:rsid w:val="002C6234"/>
    <w:rsid w:val="002C68DE"/>
    <w:rsid w:val="002C6F8B"/>
    <w:rsid w:val="002C7503"/>
    <w:rsid w:val="002D031C"/>
    <w:rsid w:val="002D0C66"/>
    <w:rsid w:val="002D1438"/>
    <w:rsid w:val="002D172C"/>
    <w:rsid w:val="002D2F6D"/>
    <w:rsid w:val="002D3046"/>
    <w:rsid w:val="002D37C1"/>
    <w:rsid w:val="002D38EA"/>
    <w:rsid w:val="002D3CB0"/>
    <w:rsid w:val="002D47DE"/>
    <w:rsid w:val="002D4C9E"/>
    <w:rsid w:val="002D6009"/>
    <w:rsid w:val="002D6856"/>
    <w:rsid w:val="002D6E57"/>
    <w:rsid w:val="002D7323"/>
    <w:rsid w:val="002D77A6"/>
    <w:rsid w:val="002E334A"/>
    <w:rsid w:val="002E3353"/>
    <w:rsid w:val="002E413C"/>
    <w:rsid w:val="002E48A0"/>
    <w:rsid w:val="002E4A91"/>
    <w:rsid w:val="002E4C3C"/>
    <w:rsid w:val="002E4F04"/>
    <w:rsid w:val="002E5B8B"/>
    <w:rsid w:val="002E6579"/>
    <w:rsid w:val="002E6C07"/>
    <w:rsid w:val="002E71AB"/>
    <w:rsid w:val="002E750D"/>
    <w:rsid w:val="002E762A"/>
    <w:rsid w:val="002E7770"/>
    <w:rsid w:val="002E7930"/>
    <w:rsid w:val="002F0226"/>
    <w:rsid w:val="002F095B"/>
    <w:rsid w:val="002F17D3"/>
    <w:rsid w:val="002F22BC"/>
    <w:rsid w:val="002F2377"/>
    <w:rsid w:val="002F2381"/>
    <w:rsid w:val="002F3957"/>
    <w:rsid w:val="002F4039"/>
    <w:rsid w:val="002F4F9B"/>
    <w:rsid w:val="002F57C8"/>
    <w:rsid w:val="002F5B1D"/>
    <w:rsid w:val="002F63B1"/>
    <w:rsid w:val="002F6549"/>
    <w:rsid w:val="002F740B"/>
    <w:rsid w:val="002F789B"/>
    <w:rsid w:val="00300542"/>
    <w:rsid w:val="00301CE7"/>
    <w:rsid w:val="00301DE6"/>
    <w:rsid w:val="00302BA8"/>
    <w:rsid w:val="003039C3"/>
    <w:rsid w:val="00303B4C"/>
    <w:rsid w:val="00303C2E"/>
    <w:rsid w:val="00303C59"/>
    <w:rsid w:val="00303C8C"/>
    <w:rsid w:val="00304137"/>
    <w:rsid w:val="00304725"/>
    <w:rsid w:val="00304E21"/>
    <w:rsid w:val="0030522A"/>
    <w:rsid w:val="003052BF"/>
    <w:rsid w:val="00305C2B"/>
    <w:rsid w:val="00306D13"/>
    <w:rsid w:val="0030720D"/>
    <w:rsid w:val="0030734F"/>
    <w:rsid w:val="003075A3"/>
    <w:rsid w:val="0030790B"/>
    <w:rsid w:val="00307936"/>
    <w:rsid w:val="00307D27"/>
    <w:rsid w:val="00311265"/>
    <w:rsid w:val="00311C56"/>
    <w:rsid w:val="00311E60"/>
    <w:rsid w:val="003121F4"/>
    <w:rsid w:val="00312418"/>
    <w:rsid w:val="003126F4"/>
    <w:rsid w:val="00313741"/>
    <w:rsid w:val="00314053"/>
    <w:rsid w:val="00314473"/>
    <w:rsid w:val="003145DC"/>
    <w:rsid w:val="00314603"/>
    <w:rsid w:val="00314BC6"/>
    <w:rsid w:val="00314C69"/>
    <w:rsid w:val="00314D2D"/>
    <w:rsid w:val="00314EF6"/>
    <w:rsid w:val="00315766"/>
    <w:rsid w:val="00315D80"/>
    <w:rsid w:val="00316571"/>
    <w:rsid w:val="003167C7"/>
    <w:rsid w:val="00317017"/>
    <w:rsid w:val="00317791"/>
    <w:rsid w:val="00317BF5"/>
    <w:rsid w:val="00320F58"/>
    <w:rsid w:val="0032172F"/>
    <w:rsid w:val="00321F16"/>
    <w:rsid w:val="00322486"/>
    <w:rsid w:val="003229F3"/>
    <w:rsid w:val="00322B57"/>
    <w:rsid w:val="00323300"/>
    <w:rsid w:val="00324650"/>
    <w:rsid w:val="00325483"/>
    <w:rsid w:val="00325849"/>
    <w:rsid w:val="00325A82"/>
    <w:rsid w:val="0032613D"/>
    <w:rsid w:val="00326296"/>
    <w:rsid w:val="0032663D"/>
    <w:rsid w:val="003266AE"/>
    <w:rsid w:val="0032680C"/>
    <w:rsid w:val="00326816"/>
    <w:rsid w:val="00326A7B"/>
    <w:rsid w:val="00326E2C"/>
    <w:rsid w:val="003276EA"/>
    <w:rsid w:val="00327920"/>
    <w:rsid w:val="00330040"/>
    <w:rsid w:val="00330096"/>
    <w:rsid w:val="00330C91"/>
    <w:rsid w:val="00331934"/>
    <w:rsid w:val="0033232E"/>
    <w:rsid w:val="003325B3"/>
    <w:rsid w:val="0033287E"/>
    <w:rsid w:val="00333E75"/>
    <w:rsid w:val="003340DF"/>
    <w:rsid w:val="00334229"/>
    <w:rsid w:val="003343B2"/>
    <w:rsid w:val="00334691"/>
    <w:rsid w:val="003346C7"/>
    <w:rsid w:val="00334841"/>
    <w:rsid w:val="00335626"/>
    <w:rsid w:val="003365DB"/>
    <w:rsid w:val="00336A45"/>
    <w:rsid w:val="00337168"/>
    <w:rsid w:val="00337AE7"/>
    <w:rsid w:val="003403A2"/>
    <w:rsid w:val="0034092B"/>
    <w:rsid w:val="00341204"/>
    <w:rsid w:val="003416C3"/>
    <w:rsid w:val="00341985"/>
    <w:rsid w:val="00341B99"/>
    <w:rsid w:val="00341F13"/>
    <w:rsid w:val="0034215F"/>
    <w:rsid w:val="003422AB"/>
    <w:rsid w:val="003422B9"/>
    <w:rsid w:val="0034358F"/>
    <w:rsid w:val="00343E42"/>
    <w:rsid w:val="00343E96"/>
    <w:rsid w:val="0034437C"/>
    <w:rsid w:val="0034438D"/>
    <w:rsid w:val="003444EC"/>
    <w:rsid w:val="00345496"/>
    <w:rsid w:val="0034571C"/>
    <w:rsid w:val="00346618"/>
    <w:rsid w:val="0034679E"/>
    <w:rsid w:val="00346E70"/>
    <w:rsid w:val="0034726F"/>
    <w:rsid w:val="0034762D"/>
    <w:rsid w:val="00350F3A"/>
    <w:rsid w:val="00351255"/>
    <w:rsid w:val="00351D1B"/>
    <w:rsid w:val="00351F43"/>
    <w:rsid w:val="00351F63"/>
    <w:rsid w:val="00352170"/>
    <w:rsid w:val="00352261"/>
    <w:rsid w:val="0035228B"/>
    <w:rsid w:val="00352C0E"/>
    <w:rsid w:val="00352F36"/>
    <w:rsid w:val="00352F6B"/>
    <w:rsid w:val="00353493"/>
    <w:rsid w:val="00353C3B"/>
    <w:rsid w:val="00353CAE"/>
    <w:rsid w:val="00354EA0"/>
    <w:rsid w:val="00355816"/>
    <w:rsid w:val="00356FD7"/>
    <w:rsid w:val="00357069"/>
    <w:rsid w:val="00357174"/>
    <w:rsid w:val="003575ED"/>
    <w:rsid w:val="00357C98"/>
    <w:rsid w:val="003602F5"/>
    <w:rsid w:val="00360EA0"/>
    <w:rsid w:val="00361261"/>
    <w:rsid w:val="0036146D"/>
    <w:rsid w:val="003616AF"/>
    <w:rsid w:val="0036255F"/>
    <w:rsid w:val="00362747"/>
    <w:rsid w:val="00363295"/>
    <w:rsid w:val="00363AAA"/>
    <w:rsid w:val="00363BF5"/>
    <w:rsid w:val="00363CC5"/>
    <w:rsid w:val="0036437F"/>
    <w:rsid w:val="003646D9"/>
    <w:rsid w:val="00364924"/>
    <w:rsid w:val="003651D7"/>
    <w:rsid w:val="00365755"/>
    <w:rsid w:val="0036648C"/>
    <w:rsid w:val="00366799"/>
    <w:rsid w:val="00366A32"/>
    <w:rsid w:val="00366F08"/>
    <w:rsid w:val="003674CB"/>
    <w:rsid w:val="003675F3"/>
    <w:rsid w:val="00367929"/>
    <w:rsid w:val="00367A83"/>
    <w:rsid w:val="003702FE"/>
    <w:rsid w:val="0037156D"/>
    <w:rsid w:val="00371752"/>
    <w:rsid w:val="003718E8"/>
    <w:rsid w:val="00371B09"/>
    <w:rsid w:val="00371D3D"/>
    <w:rsid w:val="00372283"/>
    <w:rsid w:val="003722E1"/>
    <w:rsid w:val="0037253D"/>
    <w:rsid w:val="00372603"/>
    <w:rsid w:val="0037282A"/>
    <w:rsid w:val="00372DAD"/>
    <w:rsid w:val="00372F29"/>
    <w:rsid w:val="00372F83"/>
    <w:rsid w:val="00373382"/>
    <w:rsid w:val="00373524"/>
    <w:rsid w:val="00373C6F"/>
    <w:rsid w:val="00373CF7"/>
    <w:rsid w:val="003747D1"/>
    <w:rsid w:val="0037486D"/>
    <w:rsid w:val="00374D17"/>
    <w:rsid w:val="00374EA8"/>
    <w:rsid w:val="00375099"/>
    <w:rsid w:val="00375222"/>
    <w:rsid w:val="003755ED"/>
    <w:rsid w:val="00375757"/>
    <w:rsid w:val="00375944"/>
    <w:rsid w:val="00376708"/>
    <w:rsid w:val="003775EF"/>
    <w:rsid w:val="00377C6C"/>
    <w:rsid w:val="00380B7A"/>
    <w:rsid w:val="00380FF3"/>
    <w:rsid w:val="003811B3"/>
    <w:rsid w:val="0038147E"/>
    <w:rsid w:val="00381BCD"/>
    <w:rsid w:val="0038215B"/>
    <w:rsid w:val="0038230B"/>
    <w:rsid w:val="00382423"/>
    <w:rsid w:val="00382B98"/>
    <w:rsid w:val="00382C77"/>
    <w:rsid w:val="00382E38"/>
    <w:rsid w:val="003830E8"/>
    <w:rsid w:val="00383ACB"/>
    <w:rsid w:val="003848EA"/>
    <w:rsid w:val="00384B1B"/>
    <w:rsid w:val="00384FCA"/>
    <w:rsid w:val="003851AA"/>
    <w:rsid w:val="00385553"/>
    <w:rsid w:val="00385692"/>
    <w:rsid w:val="0038640F"/>
    <w:rsid w:val="003879B2"/>
    <w:rsid w:val="00390859"/>
    <w:rsid w:val="0039145C"/>
    <w:rsid w:val="00391640"/>
    <w:rsid w:val="003917F6"/>
    <w:rsid w:val="00391847"/>
    <w:rsid w:val="003919C6"/>
    <w:rsid w:val="00391DE7"/>
    <w:rsid w:val="00392940"/>
    <w:rsid w:val="00393114"/>
    <w:rsid w:val="00393144"/>
    <w:rsid w:val="00395456"/>
    <w:rsid w:val="003956BD"/>
    <w:rsid w:val="003959D9"/>
    <w:rsid w:val="0039654E"/>
    <w:rsid w:val="00397276"/>
    <w:rsid w:val="003973B6"/>
    <w:rsid w:val="00397D9A"/>
    <w:rsid w:val="003A01A4"/>
    <w:rsid w:val="003A01F6"/>
    <w:rsid w:val="003A09EB"/>
    <w:rsid w:val="003A0A1E"/>
    <w:rsid w:val="003A0FA3"/>
    <w:rsid w:val="003A14EA"/>
    <w:rsid w:val="003A2CB7"/>
    <w:rsid w:val="003A3465"/>
    <w:rsid w:val="003A3818"/>
    <w:rsid w:val="003A3BD8"/>
    <w:rsid w:val="003A3D2D"/>
    <w:rsid w:val="003A5613"/>
    <w:rsid w:val="003A59AE"/>
    <w:rsid w:val="003A5A9E"/>
    <w:rsid w:val="003A673D"/>
    <w:rsid w:val="003A6E1F"/>
    <w:rsid w:val="003A70CB"/>
    <w:rsid w:val="003A7510"/>
    <w:rsid w:val="003A7833"/>
    <w:rsid w:val="003A78FD"/>
    <w:rsid w:val="003A7BE2"/>
    <w:rsid w:val="003B00E4"/>
    <w:rsid w:val="003B0555"/>
    <w:rsid w:val="003B1DCC"/>
    <w:rsid w:val="003B35E8"/>
    <w:rsid w:val="003B3702"/>
    <w:rsid w:val="003B37E6"/>
    <w:rsid w:val="003B3BC3"/>
    <w:rsid w:val="003B59A1"/>
    <w:rsid w:val="003B672D"/>
    <w:rsid w:val="003B775C"/>
    <w:rsid w:val="003C09CF"/>
    <w:rsid w:val="003C0FFA"/>
    <w:rsid w:val="003C18D0"/>
    <w:rsid w:val="003C1A70"/>
    <w:rsid w:val="003C1D9C"/>
    <w:rsid w:val="003C237B"/>
    <w:rsid w:val="003C2A95"/>
    <w:rsid w:val="003C2CD6"/>
    <w:rsid w:val="003C2F03"/>
    <w:rsid w:val="003C3069"/>
    <w:rsid w:val="003C34DF"/>
    <w:rsid w:val="003C3626"/>
    <w:rsid w:val="003C43F5"/>
    <w:rsid w:val="003C4977"/>
    <w:rsid w:val="003C4FE4"/>
    <w:rsid w:val="003C5B8D"/>
    <w:rsid w:val="003C6645"/>
    <w:rsid w:val="003C72CB"/>
    <w:rsid w:val="003C72E5"/>
    <w:rsid w:val="003C74E4"/>
    <w:rsid w:val="003C7A15"/>
    <w:rsid w:val="003C7D6A"/>
    <w:rsid w:val="003D0A9E"/>
    <w:rsid w:val="003D1294"/>
    <w:rsid w:val="003D1739"/>
    <w:rsid w:val="003D1823"/>
    <w:rsid w:val="003D2155"/>
    <w:rsid w:val="003D2278"/>
    <w:rsid w:val="003D26E2"/>
    <w:rsid w:val="003D297B"/>
    <w:rsid w:val="003D3012"/>
    <w:rsid w:val="003D4374"/>
    <w:rsid w:val="003D4AA7"/>
    <w:rsid w:val="003D4AC9"/>
    <w:rsid w:val="003D4D48"/>
    <w:rsid w:val="003D55FB"/>
    <w:rsid w:val="003D6BAB"/>
    <w:rsid w:val="003D6E17"/>
    <w:rsid w:val="003D6E8D"/>
    <w:rsid w:val="003D76E3"/>
    <w:rsid w:val="003D79C5"/>
    <w:rsid w:val="003D7B42"/>
    <w:rsid w:val="003D7EB4"/>
    <w:rsid w:val="003E02BD"/>
    <w:rsid w:val="003E10A4"/>
    <w:rsid w:val="003E1401"/>
    <w:rsid w:val="003E159F"/>
    <w:rsid w:val="003E28FF"/>
    <w:rsid w:val="003E29BF"/>
    <w:rsid w:val="003E2DE0"/>
    <w:rsid w:val="003E2EBF"/>
    <w:rsid w:val="003E4B37"/>
    <w:rsid w:val="003E4E22"/>
    <w:rsid w:val="003E51E1"/>
    <w:rsid w:val="003E5255"/>
    <w:rsid w:val="003E5822"/>
    <w:rsid w:val="003E5972"/>
    <w:rsid w:val="003E6132"/>
    <w:rsid w:val="003E64A9"/>
    <w:rsid w:val="003E6DE6"/>
    <w:rsid w:val="003E6E08"/>
    <w:rsid w:val="003E7535"/>
    <w:rsid w:val="003E7A3E"/>
    <w:rsid w:val="003F00EB"/>
    <w:rsid w:val="003F027E"/>
    <w:rsid w:val="003F03AB"/>
    <w:rsid w:val="003F0893"/>
    <w:rsid w:val="003F23C4"/>
    <w:rsid w:val="003F2C36"/>
    <w:rsid w:val="003F2EBA"/>
    <w:rsid w:val="003F3017"/>
    <w:rsid w:val="003F3F28"/>
    <w:rsid w:val="003F4419"/>
    <w:rsid w:val="003F501D"/>
    <w:rsid w:val="003F5853"/>
    <w:rsid w:val="003F5F34"/>
    <w:rsid w:val="003F78F5"/>
    <w:rsid w:val="003F7C61"/>
    <w:rsid w:val="003F7E9F"/>
    <w:rsid w:val="0040057F"/>
    <w:rsid w:val="004006AF"/>
    <w:rsid w:val="00400F7F"/>
    <w:rsid w:val="00401138"/>
    <w:rsid w:val="0040161A"/>
    <w:rsid w:val="004017B6"/>
    <w:rsid w:val="00401DB2"/>
    <w:rsid w:val="0040227E"/>
    <w:rsid w:val="004022A9"/>
    <w:rsid w:val="004027D1"/>
    <w:rsid w:val="00403B43"/>
    <w:rsid w:val="00403CD7"/>
    <w:rsid w:val="00403FE9"/>
    <w:rsid w:val="00404043"/>
    <w:rsid w:val="004046C1"/>
    <w:rsid w:val="00404710"/>
    <w:rsid w:val="0040481C"/>
    <w:rsid w:val="00404853"/>
    <w:rsid w:val="00406AE5"/>
    <w:rsid w:val="00406B44"/>
    <w:rsid w:val="00410226"/>
    <w:rsid w:val="004102A1"/>
    <w:rsid w:val="004112F0"/>
    <w:rsid w:val="004117E9"/>
    <w:rsid w:val="004121F4"/>
    <w:rsid w:val="00412CFB"/>
    <w:rsid w:val="004130D0"/>
    <w:rsid w:val="004137B7"/>
    <w:rsid w:val="00413929"/>
    <w:rsid w:val="00413CC7"/>
    <w:rsid w:val="0041432C"/>
    <w:rsid w:val="00415053"/>
    <w:rsid w:val="00415BCF"/>
    <w:rsid w:val="00415CEE"/>
    <w:rsid w:val="004161B0"/>
    <w:rsid w:val="00416609"/>
    <w:rsid w:val="0041708D"/>
    <w:rsid w:val="004172A3"/>
    <w:rsid w:val="004174B7"/>
    <w:rsid w:val="00417547"/>
    <w:rsid w:val="00417D4B"/>
    <w:rsid w:val="00420147"/>
    <w:rsid w:val="0042040D"/>
    <w:rsid w:val="004205A0"/>
    <w:rsid w:val="00420689"/>
    <w:rsid w:val="0042071B"/>
    <w:rsid w:val="00420B38"/>
    <w:rsid w:val="00420E38"/>
    <w:rsid w:val="00421ADF"/>
    <w:rsid w:val="004222E6"/>
    <w:rsid w:val="00422C9B"/>
    <w:rsid w:val="0042301C"/>
    <w:rsid w:val="00423DE8"/>
    <w:rsid w:val="004241FC"/>
    <w:rsid w:val="00424223"/>
    <w:rsid w:val="00424E07"/>
    <w:rsid w:val="00424F11"/>
    <w:rsid w:val="00424F68"/>
    <w:rsid w:val="00425195"/>
    <w:rsid w:val="00425E17"/>
    <w:rsid w:val="0042665A"/>
    <w:rsid w:val="0042794E"/>
    <w:rsid w:val="004300F5"/>
    <w:rsid w:val="00430A58"/>
    <w:rsid w:val="00430BEA"/>
    <w:rsid w:val="00430EAB"/>
    <w:rsid w:val="00430F6B"/>
    <w:rsid w:val="00431908"/>
    <w:rsid w:val="00431AC7"/>
    <w:rsid w:val="0043229E"/>
    <w:rsid w:val="0043246A"/>
    <w:rsid w:val="00432D1C"/>
    <w:rsid w:val="00432FE7"/>
    <w:rsid w:val="00433462"/>
    <w:rsid w:val="004339D5"/>
    <w:rsid w:val="00433EC0"/>
    <w:rsid w:val="00433EDD"/>
    <w:rsid w:val="00434188"/>
    <w:rsid w:val="00435A37"/>
    <w:rsid w:val="00435C16"/>
    <w:rsid w:val="00435C95"/>
    <w:rsid w:val="00435CAF"/>
    <w:rsid w:val="004362ED"/>
    <w:rsid w:val="00436398"/>
    <w:rsid w:val="004369DE"/>
    <w:rsid w:val="00436E5F"/>
    <w:rsid w:val="004375D6"/>
    <w:rsid w:val="004378C3"/>
    <w:rsid w:val="00437DD0"/>
    <w:rsid w:val="0044054D"/>
    <w:rsid w:val="004405F1"/>
    <w:rsid w:val="004406A7"/>
    <w:rsid w:val="00440857"/>
    <w:rsid w:val="00440ED9"/>
    <w:rsid w:val="0044196B"/>
    <w:rsid w:val="00441B91"/>
    <w:rsid w:val="00442111"/>
    <w:rsid w:val="00442438"/>
    <w:rsid w:val="0044335F"/>
    <w:rsid w:val="0044373A"/>
    <w:rsid w:val="00443E00"/>
    <w:rsid w:val="0044439E"/>
    <w:rsid w:val="00444A11"/>
    <w:rsid w:val="00444E9C"/>
    <w:rsid w:val="004452D8"/>
    <w:rsid w:val="004455A2"/>
    <w:rsid w:val="0044578A"/>
    <w:rsid w:val="00445B08"/>
    <w:rsid w:val="00445D69"/>
    <w:rsid w:val="00446547"/>
    <w:rsid w:val="0044688B"/>
    <w:rsid w:val="00446C38"/>
    <w:rsid w:val="00446C64"/>
    <w:rsid w:val="00446D7B"/>
    <w:rsid w:val="00446EE5"/>
    <w:rsid w:val="004505B1"/>
    <w:rsid w:val="00450D15"/>
    <w:rsid w:val="004517F3"/>
    <w:rsid w:val="004523B0"/>
    <w:rsid w:val="0045278B"/>
    <w:rsid w:val="004529F7"/>
    <w:rsid w:val="00452D02"/>
    <w:rsid w:val="00453B0E"/>
    <w:rsid w:val="00453D56"/>
    <w:rsid w:val="004545B9"/>
    <w:rsid w:val="00454A4A"/>
    <w:rsid w:val="00454CC5"/>
    <w:rsid w:val="004551E3"/>
    <w:rsid w:val="00456538"/>
    <w:rsid w:val="004568EC"/>
    <w:rsid w:val="0045694F"/>
    <w:rsid w:val="00456B86"/>
    <w:rsid w:val="0045743D"/>
    <w:rsid w:val="004575CE"/>
    <w:rsid w:val="00457669"/>
    <w:rsid w:val="0046025B"/>
    <w:rsid w:val="004603DC"/>
    <w:rsid w:val="0046100A"/>
    <w:rsid w:val="004612ED"/>
    <w:rsid w:val="00462867"/>
    <w:rsid w:val="00462D9E"/>
    <w:rsid w:val="00463506"/>
    <w:rsid w:val="00463607"/>
    <w:rsid w:val="0046484A"/>
    <w:rsid w:val="004655C7"/>
    <w:rsid w:val="00465945"/>
    <w:rsid w:val="00465E5F"/>
    <w:rsid w:val="00466085"/>
    <w:rsid w:val="00466113"/>
    <w:rsid w:val="00466434"/>
    <w:rsid w:val="00466C1E"/>
    <w:rsid w:val="00467647"/>
    <w:rsid w:val="004709F2"/>
    <w:rsid w:val="0047202E"/>
    <w:rsid w:val="00472059"/>
    <w:rsid w:val="004723BA"/>
    <w:rsid w:val="0047258E"/>
    <w:rsid w:val="004728A1"/>
    <w:rsid w:val="00472C8E"/>
    <w:rsid w:val="0047394D"/>
    <w:rsid w:val="00473C45"/>
    <w:rsid w:val="0047430D"/>
    <w:rsid w:val="00475272"/>
    <w:rsid w:val="00475575"/>
    <w:rsid w:val="00476B10"/>
    <w:rsid w:val="00476FBE"/>
    <w:rsid w:val="0047736C"/>
    <w:rsid w:val="00477F15"/>
    <w:rsid w:val="00480063"/>
    <w:rsid w:val="0048043C"/>
    <w:rsid w:val="00480BE2"/>
    <w:rsid w:val="00482541"/>
    <w:rsid w:val="00482C5A"/>
    <w:rsid w:val="00483D4E"/>
    <w:rsid w:val="00483FF7"/>
    <w:rsid w:val="00484042"/>
    <w:rsid w:val="00484123"/>
    <w:rsid w:val="00484958"/>
    <w:rsid w:val="00484A58"/>
    <w:rsid w:val="004852B6"/>
    <w:rsid w:val="00485F31"/>
    <w:rsid w:val="0048621C"/>
    <w:rsid w:val="0048622F"/>
    <w:rsid w:val="004863EE"/>
    <w:rsid w:val="0048669E"/>
    <w:rsid w:val="00486A5C"/>
    <w:rsid w:val="00486D20"/>
    <w:rsid w:val="00487710"/>
    <w:rsid w:val="00487D76"/>
    <w:rsid w:val="00490665"/>
    <w:rsid w:val="004907F4"/>
    <w:rsid w:val="00490824"/>
    <w:rsid w:val="00490A33"/>
    <w:rsid w:val="00490CBA"/>
    <w:rsid w:val="00491267"/>
    <w:rsid w:val="00491935"/>
    <w:rsid w:val="00491CF9"/>
    <w:rsid w:val="0049280F"/>
    <w:rsid w:val="004933A2"/>
    <w:rsid w:val="00493C0E"/>
    <w:rsid w:val="0049648B"/>
    <w:rsid w:val="0049689B"/>
    <w:rsid w:val="00497B12"/>
    <w:rsid w:val="004A00FB"/>
    <w:rsid w:val="004A0663"/>
    <w:rsid w:val="004A0A94"/>
    <w:rsid w:val="004A1A2C"/>
    <w:rsid w:val="004A1A4A"/>
    <w:rsid w:val="004A1B0C"/>
    <w:rsid w:val="004A1C8B"/>
    <w:rsid w:val="004A1DBE"/>
    <w:rsid w:val="004A1DE2"/>
    <w:rsid w:val="004A1FE6"/>
    <w:rsid w:val="004A20C0"/>
    <w:rsid w:val="004A2BB5"/>
    <w:rsid w:val="004A3042"/>
    <w:rsid w:val="004A366E"/>
    <w:rsid w:val="004A3A0C"/>
    <w:rsid w:val="004A42F2"/>
    <w:rsid w:val="004A4F3D"/>
    <w:rsid w:val="004A51BB"/>
    <w:rsid w:val="004A56A4"/>
    <w:rsid w:val="004A5BF3"/>
    <w:rsid w:val="004A6454"/>
    <w:rsid w:val="004A6F14"/>
    <w:rsid w:val="004A6F29"/>
    <w:rsid w:val="004A781F"/>
    <w:rsid w:val="004A7F66"/>
    <w:rsid w:val="004B0DEE"/>
    <w:rsid w:val="004B11A0"/>
    <w:rsid w:val="004B1433"/>
    <w:rsid w:val="004B17DD"/>
    <w:rsid w:val="004B29CF"/>
    <w:rsid w:val="004B2EE8"/>
    <w:rsid w:val="004B3D11"/>
    <w:rsid w:val="004B3D73"/>
    <w:rsid w:val="004B4AA2"/>
    <w:rsid w:val="004B4AC2"/>
    <w:rsid w:val="004B5D67"/>
    <w:rsid w:val="004B603D"/>
    <w:rsid w:val="004B6455"/>
    <w:rsid w:val="004B6AB5"/>
    <w:rsid w:val="004B7FA4"/>
    <w:rsid w:val="004C0110"/>
    <w:rsid w:val="004C0CEE"/>
    <w:rsid w:val="004C10D0"/>
    <w:rsid w:val="004C154D"/>
    <w:rsid w:val="004C2E98"/>
    <w:rsid w:val="004C3692"/>
    <w:rsid w:val="004C3BF7"/>
    <w:rsid w:val="004C3DFA"/>
    <w:rsid w:val="004C4185"/>
    <w:rsid w:val="004C45B3"/>
    <w:rsid w:val="004C57C7"/>
    <w:rsid w:val="004C5A01"/>
    <w:rsid w:val="004C5F12"/>
    <w:rsid w:val="004C61D5"/>
    <w:rsid w:val="004C6574"/>
    <w:rsid w:val="004C715B"/>
    <w:rsid w:val="004C754A"/>
    <w:rsid w:val="004C76E9"/>
    <w:rsid w:val="004C7747"/>
    <w:rsid w:val="004C783A"/>
    <w:rsid w:val="004D00DD"/>
    <w:rsid w:val="004D00F8"/>
    <w:rsid w:val="004D0509"/>
    <w:rsid w:val="004D0931"/>
    <w:rsid w:val="004D0937"/>
    <w:rsid w:val="004D16DA"/>
    <w:rsid w:val="004D22F2"/>
    <w:rsid w:val="004D29C1"/>
    <w:rsid w:val="004D29E8"/>
    <w:rsid w:val="004D2C5A"/>
    <w:rsid w:val="004D3940"/>
    <w:rsid w:val="004D479C"/>
    <w:rsid w:val="004D4B97"/>
    <w:rsid w:val="004D5611"/>
    <w:rsid w:val="004D5AB9"/>
    <w:rsid w:val="004D65D9"/>
    <w:rsid w:val="004D690B"/>
    <w:rsid w:val="004D6ED6"/>
    <w:rsid w:val="004D7299"/>
    <w:rsid w:val="004D72D2"/>
    <w:rsid w:val="004D733F"/>
    <w:rsid w:val="004D7B63"/>
    <w:rsid w:val="004D7E23"/>
    <w:rsid w:val="004D7F50"/>
    <w:rsid w:val="004E0D05"/>
    <w:rsid w:val="004E159D"/>
    <w:rsid w:val="004E19DC"/>
    <w:rsid w:val="004E22DE"/>
    <w:rsid w:val="004E2D85"/>
    <w:rsid w:val="004E2F92"/>
    <w:rsid w:val="004E4392"/>
    <w:rsid w:val="004E4649"/>
    <w:rsid w:val="004E4758"/>
    <w:rsid w:val="004E50BF"/>
    <w:rsid w:val="004E5323"/>
    <w:rsid w:val="004E5632"/>
    <w:rsid w:val="004E59AC"/>
    <w:rsid w:val="004E6670"/>
    <w:rsid w:val="004E73E8"/>
    <w:rsid w:val="004E793D"/>
    <w:rsid w:val="004E79E9"/>
    <w:rsid w:val="004E7B19"/>
    <w:rsid w:val="004E7C18"/>
    <w:rsid w:val="004F082F"/>
    <w:rsid w:val="004F0C0D"/>
    <w:rsid w:val="004F0E2D"/>
    <w:rsid w:val="004F16D0"/>
    <w:rsid w:val="004F1CE4"/>
    <w:rsid w:val="004F24ED"/>
    <w:rsid w:val="004F2829"/>
    <w:rsid w:val="004F285B"/>
    <w:rsid w:val="004F3267"/>
    <w:rsid w:val="004F4B74"/>
    <w:rsid w:val="004F50C8"/>
    <w:rsid w:val="004F68F7"/>
    <w:rsid w:val="004F6A39"/>
    <w:rsid w:val="004F7029"/>
    <w:rsid w:val="004F7238"/>
    <w:rsid w:val="004F7578"/>
    <w:rsid w:val="004F7F1E"/>
    <w:rsid w:val="0050022C"/>
    <w:rsid w:val="0050092B"/>
    <w:rsid w:val="00500E92"/>
    <w:rsid w:val="005015B5"/>
    <w:rsid w:val="00501F3C"/>
    <w:rsid w:val="0050250B"/>
    <w:rsid w:val="0050278F"/>
    <w:rsid w:val="00502952"/>
    <w:rsid w:val="00503791"/>
    <w:rsid w:val="00504852"/>
    <w:rsid w:val="005053CC"/>
    <w:rsid w:val="00505968"/>
    <w:rsid w:val="00505ACD"/>
    <w:rsid w:val="00506528"/>
    <w:rsid w:val="005068BD"/>
    <w:rsid w:val="00506F84"/>
    <w:rsid w:val="0050717F"/>
    <w:rsid w:val="00510FB7"/>
    <w:rsid w:val="00511A5F"/>
    <w:rsid w:val="00511A62"/>
    <w:rsid w:val="00511A6D"/>
    <w:rsid w:val="00511ACC"/>
    <w:rsid w:val="0051216B"/>
    <w:rsid w:val="00512445"/>
    <w:rsid w:val="0051255C"/>
    <w:rsid w:val="00512D04"/>
    <w:rsid w:val="005130B9"/>
    <w:rsid w:val="005133FC"/>
    <w:rsid w:val="005134E3"/>
    <w:rsid w:val="00513C11"/>
    <w:rsid w:val="00513F67"/>
    <w:rsid w:val="00514530"/>
    <w:rsid w:val="005158D6"/>
    <w:rsid w:val="00515F13"/>
    <w:rsid w:val="0051699A"/>
    <w:rsid w:val="0051757F"/>
    <w:rsid w:val="005175D7"/>
    <w:rsid w:val="005203B6"/>
    <w:rsid w:val="00520F5A"/>
    <w:rsid w:val="00521A96"/>
    <w:rsid w:val="00521CE5"/>
    <w:rsid w:val="005223C9"/>
    <w:rsid w:val="005224DF"/>
    <w:rsid w:val="00522978"/>
    <w:rsid w:val="00522DD2"/>
    <w:rsid w:val="00522E5F"/>
    <w:rsid w:val="00524E43"/>
    <w:rsid w:val="00525436"/>
    <w:rsid w:val="005258BD"/>
    <w:rsid w:val="00525D50"/>
    <w:rsid w:val="005274BA"/>
    <w:rsid w:val="005274E7"/>
    <w:rsid w:val="0052778E"/>
    <w:rsid w:val="00527833"/>
    <w:rsid w:val="00527C25"/>
    <w:rsid w:val="00527FFE"/>
    <w:rsid w:val="005306A6"/>
    <w:rsid w:val="00530723"/>
    <w:rsid w:val="00531E85"/>
    <w:rsid w:val="0053205E"/>
    <w:rsid w:val="00532594"/>
    <w:rsid w:val="00532AE0"/>
    <w:rsid w:val="00532C15"/>
    <w:rsid w:val="00532C62"/>
    <w:rsid w:val="00532D2C"/>
    <w:rsid w:val="00533AF9"/>
    <w:rsid w:val="00534951"/>
    <w:rsid w:val="00534CF7"/>
    <w:rsid w:val="00534FE7"/>
    <w:rsid w:val="005351DE"/>
    <w:rsid w:val="005353DB"/>
    <w:rsid w:val="00535653"/>
    <w:rsid w:val="00535F7A"/>
    <w:rsid w:val="00536204"/>
    <w:rsid w:val="005367BD"/>
    <w:rsid w:val="00536816"/>
    <w:rsid w:val="005372F2"/>
    <w:rsid w:val="005375FF"/>
    <w:rsid w:val="0053787D"/>
    <w:rsid w:val="00537B31"/>
    <w:rsid w:val="005407C2"/>
    <w:rsid w:val="005416C4"/>
    <w:rsid w:val="0054187A"/>
    <w:rsid w:val="005424F3"/>
    <w:rsid w:val="00542DBB"/>
    <w:rsid w:val="00543902"/>
    <w:rsid w:val="00543F3D"/>
    <w:rsid w:val="0054442E"/>
    <w:rsid w:val="005450D0"/>
    <w:rsid w:val="005455CC"/>
    <w:rsid w:val="005456BC"/>
    <w:rsid w:val="00545942"/>
    <w:rsid w:val="00545F43"/>
    <w:rsid w:val="00547046"/>
    <w:rsid w:val="0054725A"/>
    <w:rsid w:val="005473FE"/>
    <w:rsid w:val="00547894"/>
    <w:rsid w:val="00547A2F"/>
    <w:rsid w:val="00547AC2"/>
    <w:rsid w:val="00550021"/>
    <w:rsid w:val="005507F6"/>
    <w:rsid w:val="00550C1B"/>
    <w:rsid w:val="005515AF"/>
    <w:rsid w:val="005515C0"/>
    <w:rsid w:val="0055173A"/>
    <w:rsid w:val="00551D16"/>
    <w:rsid w:val="0055213A"/>
    <w:rsid w:val="00552AFA"/>
    <w:rsid w:val="00552DBE"/>
    <w:rsid w:val="005533EB"/>
    <w:rsid w:val="005547D0"/>
    <w:rsid w:val="00554C05"/>
    <w:rsid w:val="00555547"/>
    <w:rsid w:val="0055588F"/>
    <w:rsid w:val="00555DB2"/>
    <w:rsid w:val="00556D99"/>
    <w:rsid w:val="005579D6"/>
    <w:rsid w:val="00557D7A"/>
    <w:rsid w:val="00557E40"/>
    <w:rsid w:val="00560BA5"/>
    <w:rsid w:val="005613D3"/>
    <w:rsid w:val="005615C4"/>
    <w:rsid w:val="00562538"/>
    <w:rsid w:val="00562800"/>
    <w:rsid w:val="0056385C"/>
    <w:rsid w:val="0056417E"/>
    <w:rsid w:val="00564735"/>
    <w:rsid w:val="00564B87"/>
    <w:rsid w:val="005652A0"/>
    <w:rsid w:val="00565661"/>
    <w:rsid w:val="005658F3"/>
    <w:rsid w:val="0056599B"/>
    <w:rsid w:val="00565D0A"/>
    <w:rsid w:val="00567569"/>
    <w:rsid w:val="00570E77"/>
    <w:rsid w:val="00571074"/>
    <w:rsid w:val="00571283"/>
    <w:rsid w:val="005713B2"/>
    <w:rsid w:val="0057147B"/>
    <w:rsid w:val="0057147D"/>
    <w:rsid w:val="00572433"/>
    <w:rsid w:val="005731E6"/>
    <w:rsid w:val="005738B8"/>
    <w:rsid w:val="00573D99"/>
    <w:rsid w:val="00573FD6"/>
    <w:rsid w:val="00574357"/>
    <w:rsid w:val="00574CCF"/>
    <w:rsid w:val="005754A3"/>
    <w:rsid w:val="005758AD"/>
    <w:rsid w:val="00575DA9"/>
    <w:rsid w:val="00576785"/>
    <w:rsid w:val="00576E96"/>
    <w:rsid w:val="005774EF"/>
    <w:rsid w:val="0057769B"/>
    <w:rsid w:val="00577CCB"/>
    <w:rsid w:val="00577F8D"/>
    <w:rsid w:val="0058056F"/>
    <w:rsid w:val="005805BB"/>
    <w:rsid w:val="005807CC"/>
    <w:rsid w:val="005808CF"/>
    <w:rsid w:val="00580907"/>
    <w:rsid w:val="00580BF9"/>
    <w:rsid w:val="0058158A"/>
    <w:rsid w:val="00581F22"/>
    <w:rsid w:val="00582835"/>
    <w:rsid w:val="00583079"/>
    <w:rsid w:val="005835B6"/>
    <w:rsid w:val="00583653"/>
    <w:rsid w:val="00583C03"/>
    <w:rsid w:val="00583D20"/>
    <w:rsid w:val="00583F56"/>
    <w:rsid w:val="00584655"/>
    <w:rsid w:val="005848AB"/>
    <w:rsid w:val="00584B92"/>
    <w:rsid w:val="00584FEC"/>
    <w:rsid w:val="00585F3D"/>
    <w:rsid w:val="005864EF"/>
    <w:rsid w:val="00586790"/>
    <w:rsid w:val="00586901"/>
    <w:rsid w:val="00586EC5"/>
    <w:rsid w:val="005871AD"/>
    <w:rsid w:val="00587645"/>
    <w:rsid w:val="00590206"/>
    <w:rsid w:val="00591131"/>
    <w:rsid w:val="005912B0"/>
    <w:rsid w:val="0059185A"/>
    <w:rsid w:val="005918A9"/>
    <w:rsid w:val="005920FD"/>
    <w:rsid w:val="005921FB"/>
    <w:rsid w:val="00592515"/>
    <w:rsid w:val="00593266"/>
    <w:rsid w:val="005937DE"/>
    <w:rsid w:val="00593A38"/>
    <w:rsid w:val="00594D3E"/>
    <w:rsid w:val="005951D3"/>
    <w:rsid w:val="005955A5"/>
    <w:rsid w:val="005958DD"/>
    <w:rsid w:val="00595D1F"/>
    <w:rsid w:val="00596585"/>
    <w:rsid w:val="005967C9"/>
    <w:rsid w:val="00596EC8"/>
    <w:rsid w:val="005A11C3"/>
    <w:rsid w:val="005A14C6"/>
    <w:rsid w:val="005A1862"/>
    <w:rsid w:val="005A1A6C"/>
    <w:rsid w:val="005A21C8"/>
    <w:rsid w:val="005A3816"/>
    <w:rsid w:val="005A4D59"/>
    <w:rsid w:val="005A55E9"/>
    <w:rsid w:val="005A5714"/>
    <w:rsid w:val="005A5DA9"/>
    <w:rsid w:val="005A6525"/>
    <w:rsid w:val="005A6F5B"/>
    <w:rsid w:val="005A761C"/>
    <w:rsid w:val="005A7979"/>
    <w:rsid w:val="005A7C72"/>
    <w:rsid w:val="005B0287"/>
    <w:rsid w:val="005B03E5"/>
    <w:rsid w:val="005B0A27"/>
    <w:rsid w:val="005B0B9C"/>
    <w:rsid w:val="005B1136"/>
    <w:rsid w:val="005B114D"/>
    <w:rsid w:val="005B161F"/>
    <w:rsid w:val="005B1FC9"/>
    <w:rsid w:val="005B295F"/>
    <w:rsid w:val="005B3679"/>
    <w:rsid w:val="005B4591"/>
    <w:rsid w:val="005B4630"/>
    <w:rsid w:val="005B4F38"/>
    <w:rsid w:val="005B5133"/>
    <w:rsid w:val="005B602E"/>
    <w:rsid w:val="005B60F3"/>
    <w:rsid w:val="005B61F1"/>
    <w:rsid w:val="005B644F"/>
    <w:rsid w:val="005B6656"/>
    <w:rsid w:val="005B6E70"/>
    <w:rsid w:val="005B79F7"/>
    <w:rsid w:val="005C0907"/>
    <w:rsid w:val="005C0A7E"/>
    <w:rsid w:val="005C2807"/>
    <w:rsid w:val="005C32AC"/>
    <w:rsid w:val="005C337B"/>
    <w:rsid w:val="005C39CF"/>
    <w:rsid w:val="005C4205"/>
    <w:rsid w:val="005C4B6F"/>
    <w:rsid w:val="005C55F3"/>
    <w:rsid w:val="005C5911"/>
    <w:rsid w:val="005C5AE0"/>
    <w:rsid w:val="005C5F73"/>
    <w:rsid w:val="005C64B9"/>
    <w:rsid w:val="005C6554"/>
    <w:rsid w:val="005C6A3D"/>
    <w:rsid w:val="005C6AFA"/>
    <w:rsid w:val="005C7002"/>
    <w:rsid w:val="005C725E"/>
    <w:rsid w:val="005C7AAF"/>
    <w:rsid w:val="005C7ED6"/>
    <w:rsid w:val="005D0304"/>
    <w:rsid w:val="005D040D"/>
    <w:rsid w:val="005D0A35"/>
    <w:rsid w:val="005D1E4D"/>
    <w:rsid w:val="005D1E6B"/>
    <w:rsid w:val="005D1F22"/>
    <w:rsid w:val="005D2F25"/>
    <w:rsid w:val="005D3293"/>
    <w:rsid w:val="005D356F"/>
    <w:rsid w:val="005D3D78"/>
    <w:rsid w:val="005D3E8A"/>
    <w:rsid w:val="005D4168"/>
    <w:rsid w:val="005D4AB5"/>
    <w:rsid w:val="005D4B87"/>
    <w:rsid w:val="005D5AF6"/>
    <w:rsid w:val="005D60FD"/>
    <w:rsid w:val="005D652B"/>
    <w:rsid w:val="005D6F3A"/>
    <w:rsid w:val="005D7AD2"/>
    <w:rsid w:val="005D7B66"/>
    <w:rsid w:val="005D7F06"/>
    <w:rsid w:val="005E1D04"/>
    <w:rsid w:val="005E1FEC"/>
    <w:rsid w:val="005E2180"/>
    <w:rsid w:val="005E5B39"/>
    <w:rsid w:val="005E5B58"/>
    <w:rsid w:val="005E64AF"/>
    <w:rsid w:val="005E6591"/>
    <w:rsid w:val="005E75D3"/>
    <w:rsid w:val="005F0575"/>
    <w:rsid w:val="005F0B46"/>
    <w:rsid w:val="005F0B96"/>
    <w:rsid w:val="005F0C7F"/>
    <w:rsid w:val="005F1345"/>
    <w:rsid w:val="005F15BE"/>
    <w:rsid w:val="005F16FE"/>
    <w:rsid w:val="005F19DF"/>
    <w:rsid w:val="005F1EE9"/>
    <w:rsid w:val="005F2150"/>
    <w:rsid w:val="005F25F0"/>
    <w:rsid w:val="005F2A3B"/>
    <w:rsid w:val="005F36AC"/>
    <w:rsid w:val="005F36FE"/>
    <w:rsid w:val="005F38DD"/>
    <w:rsid w:val="005F3D3A"/>
    <w:rsid w:val="005F427F"/>
    <w:rsid w:val="005F4353"/>
    <w:rsid w:val="005F484B"/>
    <w:rsid w:val="005F4982"/>
    <w:rsid w:val="005F4FE2"/>
    <w:rsid w:val="005F51E8"/>
    <w:rsid w:val="005F544C"/>
    <w:rsid w:val="005F5474"/>
    <w:rsid w:val="005F59BF"/>
    <w:rsid w:val="005F5EA0"/>
    <w:rsid w:val="005F6578"/>
    <w:rsid w:val="005F6610"/>
    <w:rsid w:val="005F7622"/>
    <w:rsid w:val="005F766C"/>
    <w:rsid w:val="005F7928"/>
    <w:rsid w:val="005F7A07"/>
    <w:rsid w:val="005F7B85"/>
    <w:rsid w:val="006001B0"/>
    <w:rsid w:val="006002D8"/>
    <w:rsid w:val="0060054F"/>
    <w:rsid w:val="0060058B"/>
    <w:rsid w:val="0060078E"/>
    <w:rsid w:val="00604301"/>
    <w:rsid w:val="00604549"/>
    <w:rsid w:val="00604814"/>
    <w:rsid w:val="0060488E"/>
    <w:rsid w:val="006054C3"/>
    <w:rsid w:val="006057FC"/>
    <w:rsid w:val="00605844"/>
    <w:rsid w:val="00606C97"/>
    <w:rsid w:val="0060731E"/>
    <w:rsid w:val="006073F5"/>
    <w:rsid w:val="0060745D"/>
    <w:rsid w:val="00607AAE"/>
    <w:rsid w:val="006105D1"/>
    <w:rsid w:val="00610783"/>
    <w:rsid w:val="006107C6"/>
    <w:rsid w:val="006113AA"/>
    <w:rsid w:val="00611DDB"/>
    <w:rsid w:val="00612391"/>
    <w:rsid w:val="006129C9"/>
    <w:rsid w:val="00612F0A"/>
    <w:rsid w:val="00613184"/>
    <w:rsid w:val="00613785"/>
    <w:rsid w:val="00614963"/>
    <w:rsid w:val="00614E50"/>
    <w:rsid w:val="0061522B"/>
    <w:rsid w:val="00615C52"/>
    <w:rsid w:val="006172E6"/>
    <w:rsid w:val="0061762C"/>
    <w:rsid w:val="00620A45"/>
    <w:rsid w:val="00620E6B"/>
    <w:rsid w:val="0062101A"/>
    <w:rsid w:val="0062205F"/>
    <w:rsid w:val="00622239"/>
    <w:rsid w:val="006228CD"/>
    <w:rsid w:val="00622980"/>
    <w:rsid w:val="00622F86"/>
    <w:rsid w:val="00622FC2"/>
    <w:rsid w:val="006234B9"/>
    <w:rsid w:val="00623A23"/>
    <w:rsid w:val="00623AB1"/>
    <w:rsid w:val="0062530B"/>
    <w:rsid w:val="0062554F"/>
    <w:rsid w:val="00626467"/>
    <w:rsid w:val="006268C6"/>
    <w:rsid w:val="0062755C"/>
    <w:rsid w:val="00627601"/>
    <w:rsid w:val="006276B4"/>
    <w:rsid w:val="00630546"/>
    <w:rsid w:val="006305FC"/>
    <w:rsid w:val="006309BC"/>
    <w:rsid w:val="006311B6"/>
    <w:rsid w:val="00631252"/>
    <w:rsid w:val="00631380"/>
    <w:rsid w:val="006315B5"/>
    <w:rsid w:val="00631B3C"/>
    <w:rsid w:val="00631CF8"/>
    <w:rsid w:val="0063205A"/>
    <w:rsid w:val="006322A8"/>
    <w:rsid w:val="006325AB"/>
    <w:rsid w:val="0063299E"/>
    <w:rsid w:val="00632C4F"/>
    <w:rsid w:val="00633512"/>
    <w:rsid w:val="00633879"/>
    <w:rsid w:val="00633F44"/>
    <w:rsid w:val="0063479A"/>
    <w:rsid w:val="00635280"/>
    <w:rsid w:val="00635AAB"/>
    <w:rsid w:val="00635DA6"/>
    <w:rsid w:val="00635E82"/>
    <w:rsid w:val="00636357"/>
    <w:rsid w:val="00636914"/>
    <w:rsid w:val="00636B64"/>
    <w:rsid w:val="0063777A"/>
    <w:rsid w:val="00637AD8"/>
    <w:rsid w:val="00637DD9"/>
    <w:rsid w:val="006406DE"/>
    <w:rsid w:val="00640A52"/>
    <w:rsid w:val="00640A6A"/>
    <w:rsid w:val="00640D57"/>
    <w:rsid w:val="00641948"/>
    <w:rsid w:val="00641A7D"/>
    <w:rsid w:val="00641FE8"/>
    <w:rsid w:val="00642245"/>
    <w:rsid w:val="00642802"/>
    <w:rsid w:val="00642F61"/>
    <w:rsid w:val="00643A00"/>
    <w:rsid w:val="00643EAC"/>
    <w:rsid w:val="006440B9"/>
    <w:rsid w:val="0064440E"/>
    <w:rsid w:val="00645AC4"/>
    <w:rsid w:val="00646111"/>
    <w:rsid w:val="00650D43"/>
    <w:rsid w:val="00650FFB"/>
    <w:rsid w:val="006513AC"/>
    <w:rsid w:val="0065193B"/>
    <w:rsid w:val="00652062"/>
    <w:rsid w:val="006529EF"/>
    <w:rsid w:val="00652E58"/>
    <w:rsid w:val="00653007"/>
    <w:rsid w:val="00653357"/>
    <w:rsid w:val="00653B72"/>
    <w:rsid w:val="006541E7"/>
    <w:rsid w:val="0065453C"/>
    <w:rsid w:val="00655C1C"/>
    <w:rsid w:val="006562B4"/>
    <w:rsid w:val="00657058"/>
    <w:rsid w:val="006603F2"/>
    <w:rsid w:val="00660BDD"/>
    <w:rsid w:val="00660C74"/>
    <w:rsid w:val="00660DB2"/>
    <w:rsid w:val="00661E59"/>
    <w:rsid w:val="00661EAD"/>
    <w:rsid w:val="00661F55"/>
    <w:rsid w:val="00662EE6"/>
    <w:rsid w:val="00663569"/>
    <w:rsid w:val="006638AB"/>
    <w:rsid w:val="00663FAB"/>
    <w:rsid w:val="00664681"/>
    <w:rsid w:val="006653E6"/>
    <w:rsid w:val="006658C2"/>
    <w:rsid w:val="00665CF5"/>
    <w:rsid w:val="006664EA"/>
    <w:rsid w:val="00666BB1"/>
    <w:rsid w:val="006679B0"/>
    <w:rsid w:val="006700F3"/>
    <w:rsid w:val="00670717"/>
    <w:rsid w:val="006713E3"/>
    <w:rsid w:val="0067231C"/>
    <w:rsid w:val="006726FC"/>
    <w:rsid w:val="00672B22"/>
    <w:rsid w:val="00672E7C"/>
    <w:rsid w:val="006738BE"/>
    <w:rsid w:val="00673CEB"/>
    <w:rsid w:val="0067460A"/>
    <w:rsid w:val="00674FF9"/>
    <w:rsid w:val="00675B68"/>
    <w:rsid w:val="0067692C"/>
    <w:rsid w:val="00676977"/>
    <w:rsid w:val="0067734D"/>
    <w:rsid w:val="006776E2"/>
    <w:rsid w:val="00677BE2"/>
    <w:rsid w:val="00677CE0"/>
    <w:rsid w:val="0068025A"/>
    <w:rsid w:val="00680CBF"/>
    <w:rsid w:val="006815FE"/>
    <w:rsid w:val="00681798"/>
    <w:rsid w:val="006827CA"/>
    <w:rsid w:val="00682FEB"/>
    <w:rsid w:val="0068349D"/>
    <w:rsid w:val="00683864"/>
    <w:rsid w:val="006840D1"/>
    <w:rsid w:val="006849A2"/>
    <w:rsid w:val="00685DA2"/>
    <w:rsid w:val="00686086"/>
    <w:rsid w:val="0068665C"/>
    <w:rsid w:val="006909E6"/>
    <w:rsid w:val="00690ABE"/>
    <w:rsid w:val="00690FD0"/>
    <w:rsid w:val="00691489"/>
    <w:rsid w:val="0069239E"/>
    <w:rsid w:val="006942C0"/>
    <w:rsid w:val="006943CE"/>
    <w:rsid w:val="006949F1"/>
    <w:rsid w:val="00694D7B"/>
    <w:rsid w:val="00695A32"/>
    <w:rsid w:val="00695E58"/>
    <w:rsid w:val="00696789"/>
    <w:rsid w:val="00696E23"/>
    <w:rsid w:val="00696F48"/>
    <w:rsid w:val="00697C57"/>
    <w:rsid w:val="00697F04"/>
    <w:rsid w:val="006A02F2"/>
    <w:rsid w:val="006A0824"/>
    <w:rsid w:val="006A0FE1"/>
    <w:rsid w:val="006A17F5"/>
    <w:rsid w:val="006A1E00"/>
    <w:rsid w:val="006A278B"/>
    <w:rsid w:val="006A2A4E"/>
    <w:rsid w:val="006A310F"/>
    <w:rsid w:val="006A3693"/>
    <w:rsid w:val="006A3E92"/>
    <w:rsid w:val="006A4619"/>
    <w:rsid w:val="006A49FD"/>
    <w:rsid w:val="006A50CF"/>
    <w:rsid w:val="006A512A"/>
    <w:rsid w:val="006A57E9"/>
    <w:rsid w:val="006A586C"/>
    <w:rsid w:val="006A69D5"/>
    <w:rsid w:val="006A6CC6"/>
    <w:rsid w:val="006A6F7B"/>
    <w:rsid w:val="006A7C8A"/>
    <w:rsid w:val="006B0E3F"/>
    <w:rsid w:val="006B1F60"/>
    <w:rsid w:val="006B27A5"/>
    <w:rsid w:val="006B2B14"/>
    <w:rsid w:val="006B2C8B"/>
    <w:rsid w:val="006B36DC"/>
    <w:rsid w:val="006B3A5E"/>
    <w:rsid w:val="006B3D77"/>
    <w:rsid w:val="006B4BF1"/>
    <w:rsid w:val="006B53CD"/>
    <w:rsid w:val="006B55EE"/>
    <w:rsid w:val="006B578F"/>
    <w:rsid w:val="006B630D"/>
    <w:rsid w:val="006B7A2C"/>
    <w:rsid w:val="006C0565"/>
    <w:rsid w:val="006C0963"/>
    <w:rsid w:val="006C147E"/>
    <w:rsid w:val="006C18F7"/>
    <w:rsid w:val="006C22E6"/>
    <w:rsid w:val="006C23CE"/>
    <w:rsid w:val="006C250C"/>
    <w:rsid w:val="006C2940"/>
    <w:rsid w:val="006C334C"/>
    <w:rsid w:val="006C37E0"/>
    <w:rsid w:val="006C3811"/>
    <w:rsid w:val="006C41DB"/>
    <w:rsid w:val="006C449F"/>
    <w:rsid w:val="006C53B2"/>
    <w:rsid w:val="006C5DAB"/>
    <w:rsid w:val="006C6017"/>
    <w:rsid w:val="006C691A"/>
    <w:rsid w:val="006D0DD3"/>
    <w:rsid w:val="006D13E3"/>
    <w:rsid w:val="006D166F"/>
    <w:rsid w:val="006D1D15"/>
    <w:rsid w:val="006D2005"/>
    <w:rsid w:val="006D22AC"/>
    <w:rsid w:val="006D2303"/>
    <w:rsid w:val="006D2381"/>
    <w:rsid w:val="006D2723"/>
    <w:rsid w:val="006D302C"/>
    <w:rsid w:val="006D322A"/>
    <w:rsid w:val="006D37F6"/>
    <w:rsid w:val="006D5127"/>
    <w:rsid w:val="006D5396"/>
    <w:rsid w:val="006D5CB1"/>
    <w:rsid w:val="006D62A4"/>
    <w:rsid w:val="006D6CDC"/>
    <w:rsid w:val="006D7EFC"/>
    <w:rsid w:val="006E01C9"/>
    <w:rsid w:val="006E0776"/>
    <w:rsid w:val="006E0931"/>
    <w:rsid w:val="006E0CAC"/>
    <w:rsid w:val="006E1217"/>
    <w:rsid w:val="006E1DB2"/>
    <w:rsid w:val="006E20AA"/>
    <w:rsid w:val="006E2255"/>
    <w:rsid w:val="006E2319"/>
    <w:rsid w:val="006E2742"/>
    <w:rsid w:val="006E2E6D"/>
    <w:rsid w:val="006E3884"/>
    <w:rsid w:val="006E4636"/>
    <w:rsid w:val="006E5E4C"/>
    <w:rsid w:val="006E6E47"/>
    <w:rsid w:val="006E73C5"/>
    <w:rsid w:val="006F04DF"/>
    <w:rsid w:val="006F05DE"/>
    <w:rsid w:val="006F06F5"/>
    <w:rsid w:val="006F16A7"/>
    <w:rsid w:val="006F1CF7"/>
    <w:rsid w:val="006F243B"/>
    <w:rsid w:val="006F29AF"/>
    <w:rsid w:val="006F3004"/>
    <w:rsid w:val="006F31C9"/>
    <w:rsid w:val="006F32C9"/>
    <w:rsid w:val="006F3349"/>
    <w:rsid w:val="006F40D7"/>
    <w:rsid w:val="006F50EB"/>
    <w:rsid w:val="006F71FD"/>
    <w:rsid w:val="007002AC"/>
    <w:rsid w:val="00700369"/>
    <w:rsid w:val="00700CAF"/>
    <w:rsid w:val="00701055"/>
    <w:rsid w:val="007016AB"/>
    <w:rsid w:val="0070239F"/>
    <w:rsid w:val="00702556"/>
    <w:rsid w:val="007027B6"/>
    <w:rsid w:val="00702BDD"/>
    <w:rsid w:val="007039F5"/>
    <w:rsid w:val="007045A6"/>
    <w:rsid w:val="00705595"/>
    <w:rsid w:val="007066D3"/>
    <w:rsid w:val="00706F26"/>
    <w:rsid w:val="007078C3"/>
    <w:rsid w:val="00707CE4"/>
    <w:rsid w:val="00710362"/>
    <w:rsid w:val="00710497"/>
    <w:rsid w:val="00710899"/>
    <w:rsid w:val="00710BC3"/>
    <w:rsid w:val="0071105B"/>
    <w:rsid w:val="00711467"/>
    <w:rsid w:val="00711635"/>
    <w:rsid w:val="00712A65"/>
    <w:rsid w:val="00712E6E"/>
    <w:rsid w:val="007130D6"/>
    <w:rsid w:val="0071312D"/>
    <w:rsid w:val="00714528"/>
    <w:rsid w:val="007149B5"/>
    <w:rsid w:val="00715314"/>
    <w:rsid w:val="00715406"/>
    <w:rsid w:val="00715CB6"/>
    <w:rsid w:val="00716BEC"/>
    <w:rsid w:val="00716C26"/>
    <w:rsid w:val="007172AC"/>
    <w:rsid w:val="007174F7"/>
    <w:rsid w:val="00717576"/>
    <w:rsid w:val="007175BA"/>
    <w:rsid w:val="00717619"/>
    <w:rsid w:val="00717C09"/>
    <w:rsid w:val="00717DB7"/>
    <w:rsid w:val="00717EE8"/>
    <w:rsid w:val="007205FC"/>
    <w:rsid w:val="00720FE2"/>
    <w:rsid w:val="00721141"/>
    <w:rsid w:val="007214F8"/>
    <w:rsid w:val="0072157C"/>
    <w:rsid w:val="007215DE"/>
    <w:rsid w:val="007217E1"/>
    <w:rsid w:val="007218CB"/>
    <w:rsid w:val="007225B2"/>
    <w:rsid w:val="00722890"/>
    <w:rsid w:val="00722C5A"/>
    <w:rsid w:val="00723163"/>
    <w:rsid w:val="00723444"/>
    <w:rsid w:val="007244A2"/>
    <w:rsid w:val="007244C0"/>
    <w:rsid w:val="0072460F"/>
    <w:rsid w:val="00724742"/>
    <w:rsid w:val="007256E5"/>
    <w:rsid w:val="0072695E"/>
    <w:rsid w:val="00726B4F"/>
    <w:rsid w:val="0072788C"/>
    <w:rsid w:val="00727BFF"/>
    <w:rsid w:val="00730329"/>
    <w:rsid w:val="0073036E"/>
    <w:rsid w:val="0073058C"/>
    <w:rsid w:val="007305E2"/>
    <w:rsid w:val="00730659"/>
    <w:rsid w:val="007311E7"/>
    <w:rsid w:val="007318E8"/>
    <w:rsid w:val="0073213B"/>
    <w:rsid w:val="007324C1"/>
    <w:rsid w:val="00732630"/>
    <w:rsid w:val="007338BA"/>
    <w:rsid w:val="00733959"/>
    <w:rsid w:val="0073398F"/>
    <w:rsid w:val="00733CF0"/>
    <w:rsid w:val="00733FF6"/>
    <w:rsid w:val="00734347"/>
    <w:rsid w:val="007376B5"/>
    <w:rsid w:val="00740198"/>
    <w:rsid w:val="007403CD"/>
    <w:rsid w:val="007410C0"/>
    <w:rsid w:val="00741C35"/>
    <w:rsid w:val="00742DFD"/>
    <w:rsid w:val="00742E9E"/>
    <w:rsid w:val="007432AB"/>
    <w:rsid w:val="0074358F"/>
    <w:rsid w:val="00743B06"/>
    <w:rsid w:val="00744513"/>
    <w:rsid w:val="00744814"/>
    <w:rsid w:val="00744A47"/>
    <w:rsid w:val="00744D4A"/>
    <w:rsid w:val="00744DC1"/>
    <w:rsid w:val="00745ED5"/>
    <w:rsid w:val="00746E01"/>
    <w:rsid w:val="00746F95"/>
    <w:rsid w:val="0074750C"/>
    <w:rsid w:val="007477DD"/>
    <w:rsid w:val="00747E42"/>
    <w:rsid w:val="0075041B"/>
    <w:rsid w:val="007509CA"/>
    <w:rsid w:val="00750F43"/>
    <w:rsid w:val="00750FC5"/>
    <w:rsid w:val="0075126C"/>
    <w:rsid w:val="00751597"/>
    <w:rsid w:val="007516E8"/>
    <w:rsid w:val="00752957"/>
    <w:rsid w:val="00752F85"/>
    <w:rsid w:val="00753EB2"/>
    <w:rsid w:val="00754575"/>
    <w:rsid w:val="00754ED6"/>
    <w:rsid w:val="00755849"/>
    <w:rsid w:val="00755B19"/>
    <w:rsid w:val="00755B55"/>
    <w:rsid w:val="00756ABD"/>
    <w:rsid w:val="00756B27"/>
    <w:rsid w:val="00757999"/>
    <w:rsid w:val="00757A3C"/>
    <w:rsid w:val="00757C0E"/>
    <w:rsid w:val="00757F5E"/>
    <w:rsid w:val="0076000A"/>
    <w:rsid w:val="00760BD3"/>
    <w:rsid w:val="00762600"/>
    <w:rsid w:val="00762BFA"/>
    <w:rsid w:val="00762DC3"/>
    <w:rsid w:val="00764275"/>
    <w:rsid w:val="00764278"/>
    <w:rsid w:val="00764CE3"/>
    <w:rsid w:val="00764D69"/>
    <w:rsid w:val="0076590B"/>
    <w:rsid w:val="007660C7"/>
    <w:rsid w:val="007664CE"/>
    <w:rsid w:val="0076656F"/>
    <w:rsid w:val="007668AD"/>
    <w:rsid w:val="00766DD7"/>
    <w:rsid w:val="007671EC"/>
    <w:rsid w:val="00767714"/>
    <w:rsid w:val="00770DD4"/>
    <w:rsid w:val="007713D2"/>
    <w:rsid w:val="007714F4"/>
    <w:rsid w:val="0077185E"/>
    <w:rsid w:val="007720C1"/>
    <w:rsid w:val="0077248C"/>
    <w:rsid w:val="00772757"/>
    <w:rsid w:val="00772838"/>
    <w:rsid w:val="0077366F"/>
    <w:rsid w:val="00773ED1"/>
    <w:rsid w:val="007746D2"/>
    <w:rsid w:val="00774B21"/>
    <w:rsid w:val="00774F31"/>
    <w:rsid w:val="00775D3F"/>
    <w:rsid w:val="00776077"/>
    <w:rsid w:val="00776489"/>
    <w:rsid w:val="007767BD"/>
    <w:rsid w:val="007767F3"/>
    <w:rsid w:val="00776CC5"/>
    <w:rsid w:val="00776F3C"/>
    <w:rsid w:val="00777D6E"/>
    <w:rsid w:val="007800B8"/>
    <w:rsid w:val="007803D6"/>
    <w:rsid w:val="0078081F"/>
    <w:rsid w:val="0078097C"/>
    <w:rsid w:val="007812B8"/>
    <w:rsid w:val="00781DC0"/>
    <w:rsid w:val="00781FB1"/>
    <w:rsid w:val="007820D7"/>
    <w:rsid w:val="00783102"/>
    <w:rsid w:val="007836C9"/>
    <w:rsid w:val="00783C50"/>
    <w:rsid w:val="0078444B"/>
    <w:rsid w:val="007845B5"/>
    <w:rsid w:val="007849F9"/>
    <w:rsid w:val="00784FFE"/>
    <w:rsid w:val="00785D34"/>
    <w:rsid w:val="0079089B"/>
    <w:rsid w:val="007917AB"/>
    <w:rsid w:val="00792A54"/>
    <w:rsid w:val="00792B14"/>
    <w:rsid w:val="00792FF3"/>
    <w:rsid w:val="0079316C"/>
    <w:rsid w:val="007954F1"/>
    <w:rsid w:val="00795A6F"/>
    <w:rsid w:val="00795D94"/>
    <w:rsid w:val="00796174"/>
    <w:rsid w:val="00796650"/>
    <w:rsid w:val="007974C2"/>
    <w:rsid w:val="00797860"/>
    <w:rsid w:val="00797C20"/>
    <w:rsid w:val="007A0413"/>
    <w:rsid w:val="007A0438"/>
    <w:rsid w:val="007A0A93"/>
    <w:rsid w:val="007A10CC"/>
    <w:rsid w:val="007A12DC"/>
    <w:rsid w:val="007A16AF"/>
    <w:rsid w:val="007A1756"/>
    <w:rsid w:val="007A1AE4"/>
    <w:rsid w:val="007A27CA"/>
    <w:rsid w:val="007A2B50"/>
    <w:rsid w:val="007A2DE8"/>
    <w:rsid w:val="007A3471"/>
    <w:rsid w:val="007A34CE"/>
    <w:rsid w:val="007A473E"/>
    <w:rsid w:val="007A5C1E"/>
    <w:rsid w:val="007A7964"/>
    <w:rsid w:val="007A7C99"/>
    <w:rsid w:val="007B0210"/>
    <w:rsid w:val="007B0359"/>
    <w:rsid w:val="007B1005"/>
    <w:rsid w:val="007B1205"/>
    <w:rsid w:val="007B1FD8"/>
    <w:rsid w:val="007B288D"/>
    <w:rsid w:val="007B289B"/>
    <w:rsid w:val="007B2AEF"/>
    <w:rsid w:val="007B2D5F"/>
    <w:rsid w:val="007B2E50"/>
    <w:rsid w:val="007B3E85"/>
    <w:rsid w:val="007B414C"/>
    <w:rsid w:val="007B45E0"/>
    <w:rsid w:val="007B48B4"/>
    <w:rsid w:val="007B4932"/>
    <w:rsid w:val="007B4E4A"/>
    <w:rsid w:val="007B503C"/>
    <w:rsid w:val="007B50AD"/>
    <w:rsid w:val="007B5748"/>
    <w:rsid w:val="007B5C31"/>
    <w:rsid w:val="007B6097"/>
    <w:rsid w:val="007B64A8"/>
    <w:rsid w:val="007B64CA"/>
    <w:rsid w:val="007B6813"/>
    <w:rsid w:val="007B6A0B"/>
    <w:rsid w:val="007B7A23"/>
    <w:rsid w:val="007C0536"/>
    <w:rsid w:val="007C0B9D"/>
    <w:rsid w:val="007C0C5C"/>
    <w:rsid w:val="007C0F49"/>
    <w:rsid w:val="007C170D"/>
    <w:rsid w:val="007C1AFA"/>
    <w:rsid w:val="007C1DF1"/>
    <w:rsid w:val="007C2991"/>
    <w:rsid w:val="007C2DB9"/>
    <w:rsid w:val="007C2DD2"/>
    <w:rsid w:val="007C5247"/>
    <w:rsid w:val="007C53CA"/>
    <w:rsid w:val="007C5DFC"/>
    <w:rsid w:val="007C6BA5"/>
    <w:rsid w:val="007C6DD2"/>
    <w:rsid w:val="007C7055"/>
    <w:rsid w:val="007C7B25"/>
    <w:rsid w:val="007C7F52"/>
    <w:rsid w:val="007D00FC"/>
    <w:rsid w:val="007D02BD"/>
    <w:rsid w:val="007D0737"/>
    <w:rsid w:val="007D1F6D"/>
    <w:rsid w:val="007D20E5"/>
    <w:rsid w:val="007D22A0"/>
    <w:rsid w:val="007D38CD"/>
    <w:rsid w:val="007D3B65"/>
    <w:rsid w:val="007D3B7F"/>
    <w:rsid w:val="007D43D0"/>
    <w:rsid w:val="007D4459"/>
    <w:rsid w:val="007D4B1E"/>
    <w:rsid w:val="007D4BFA"/>
    <w:rsid w:val="007D4CE5"/>
    <w:rsid w:val="007D4E45"/>
    <w:rsid w:val="007D5101"/>
    <w:rsid w:val="007D5F0D"/>
    <w:rsid w:val="007D6817"/>
    <w:rsid w:val="007D714E"/>
    <w:rsid w:val="007E0FA9"/>
    <w:rsid w:val="007E1193"/>
    <w:rsid w:val="007E13D7"/>
    <w:rsid w:val="007E1EF7"/>
    <w:rsid w:val="007E2CB3"/>
    <w:rsid w:val="007E2DAC"/>
    <w:rsid w:val="007E3714"/>
    <w:rsid w:val="007E4351"/>
    <w:rsid w:val="007E4443"/>
    <w:rsid w:val="007E44FA"/>
    <w:rsid w:val="007E4594"/>
    <w:rsid w:val="007E4951"/>
    <w:rsid w:val="007E5A23"/>
    <w:rsid w:val="007E5A2C"/>
    <w:rsid w:val="007E60E0"/>
    <w:rsid w:val="007E77F4"/>
    <w:rsid w:val="007E799A"/>
    <w:rsid w:val="007E7D7E"/>
    <w:rsid w:val="007F01D8"/>
    <w:rsid w:val="007F0420"/>
    <w:rsid w:val="007F0671"/>
    <w:rsid w:val="007F0819"/>
    <w:rsid w:val="007F0AA9"/>
    <w:rsid w:val="007F0EEC"/>
    <w:rsid w:val="007F0FCD"/>
    <w:rsid w:val="007F2120"/>
    <w:rsid w:val="007F29EB"/>
    <w:rsid w:val="007F30AD"/>
    <w:rsid w:val="007F3B3C"/>
    <w:rsid w:val="007F420E"/>
    <w:rsid w:val="007F47FE"/>
    <w:rsid w:val="007F4DD4"/>
    <w:rsid w:val="007F563A"/>
    <w:rsid w:val="007F5A0A"/>
    <w:rsid w:val="007F5C79"/>
    <w:rsid w:val="007F5DA8"/>
    <w:rsid w:val="007F72B0"/>
    <w:rsid w:val="007F7716"/>
    <w:rsid w:val="007F7B62"/>
    <w:rsid w:val="007F7B8D"/>
    <w:rsid w:val="00800D23"/>
    <w:rsid w:val="00800D4E"/>
    <w:rsid w:val="0080119A"/>
    <w:rsid w:val="00801655"/>
    <w:rsid w:val="00801970"/>
    <w:rsid w:val="00801CAD"/>
    <w:rsid w:val="00801FD2"/>
    <w:rsid w:val="00802091"/>
    <w:rsid w:val="008024DE"/>
    <w:rsid w:val="00802899"/>
    <w:rsid w:val="00802CA9"/>
    <w:rsid w:val="008034C0"/>
    <w:rsid w:val="0080399E"/>
    <w:rsid w:val="00803C30"/>
    <w:rsid w:val="008040D4"/>
    <w:rsid w:val="008042C2"/>
    <w:rsid w:val="0080448E"/>
    <w:rsid w:val="00804B82"/>
    <w:rsid w:val="00804BE9"/>
    <w:rsid w:val="008051F8"/>
    <w:rsid w:val="0080542B"/>
    <w:rsid w:val="008055F6"/>
    <w:rsid w:val="00805696"/>
    <w:rsid w:val="008057C4"/>
    <w:rsid w:val="00805B95"/>
    <w:rsid w:val="008079D1"/>
    <w:rsid w:val="008102F0"/>
    <w:rsid w:val="00811469"/>
    <w:rsid w:val="00811D49"/>
    <w:rsid w:val="00813231"/>
    <w:rsid w:val="0081341A"/>
    <w:rsid w:val="00813939"/>
    <w:rsid w:val="00813D04"/>
    <w:rsid w:val="008142BB"/>
    <w:rsid w:val="00814A61"/>
    <w:rsid w:val="00814BC6"/>
    <w:rsid w:val="00814E16"/>
    <w:rsid w:val="00815CAF"/>
    <w:rsid w:val="00815DC2"/>
    <w:rsid w:val="008166DB"/>
    <w:rsid w:val="008167D9"/>
    <w:rsid w:val="0081778D"/>
    <w:rsid w:val="00817ADB"/>
    <w:rsid w:val="00817B8D"/>
    <w:rsid w:val="0082097C"/>
    <w:rsid w:val="00820CEF"/>
    <w:rsid w:val="00820EB4"/>
    <w:rsid w:val="00821112"/>
    <w:rsid w:val="00821592"/>
    <w:rsid w:val="008219A2"/>
    <w:rsid w:val="00821E18"/>
    <w:rsid w:val="00822636"/>
    <w:rsid w:val="0082325C"/>
    <w:rsid w:val="00823D51"/>
    <w:rsid w:val="0082475D"/>
    <w:rsid w:val="00825122"/>
    <w:rsid w:val="00825690"/>
    <w:rsid w:val="00825D85"/>
    <w:rsid w:val="0082670B"/>
    <w:rsid w:val="00826C6A"/>
    <w:rsid w:val="00826E0F"/>
    <w:rsid w:val="00826ED7"/>
    <w:rsid w:val="0082705D"/>
    <w:rsid w:val="0082789D"/>
    <w:rsid w:val="008278A4"/>
    <w:rsid w:val="0083021B"/>
    <w:rsid w:val="008305E2"/>
    <w:rsid w:val="008305E4"/>
    <w:rsid w:val="00830A11"/>
    <w:rsid w:val="00832545"/>
    <w:rsid w:val="00832921"/>
    <w:rsid w:val="00832BA2"/>
    <w:rsid w:val="00833B04"/>
    <w:rsid w:val="00833F37"/>
    <w:rsid w:val="0083437B"/>
    <w:rsid w:val="00834BFA"/>
    <w:rsid w:val="00834E99"/>
    <w:rsid w:val="008356A6"/>
    <w:rsid w:val="00835804"/>
    <w:rsid w:val="00835BCD"/>
    <w:rsid w:val="00835F23"/>
    <w:rsid w:val="00835FE2"/>
    <w:rsid w:val="00837106"/>
    <w:rsid w:val="00837337"/>
    <w:rsid w:val="00837430"/>
    <w:rsid w:val="0084013C"/>
    <w:rsid w:val="008404AA"/>
    <w:rsid w:val="008404AE"/>
    <w:rsid w:val="0084094C"/>
    <w:rsid w:val="008409B1"/>
    <w:rsid w:val="00840EED"/>
    <w:rsid w:val="008418C2"/>
    <w:rsid w:val="00841FB5"/>
    <w:rsid w:val="00842423"/>
    <w:rsid w:val="0084267A"/>
    <w:rsid w:val="00842B80"/>
    <w:rsid w:val="00842E4A"/>
    <w:rsid w:val="00842E8C"/>
    <w:rsid w:val="00842F4F"/>
    <w:rsid w:val="00843975"/>
    <w:rsid w:val="00846A1C"/>
    <w:rsid w:val="00846B59"/>
    <w:rsid w:val="00846C9E"/>
    <w:rsid w:val="00847719"/>
    <w:rsid w:val="00847D1B"/>
    <w:rsid w:val="008501D5"/>
    <w:rsid w:val="008506FF"/>
    <w:rsid w:val="008513A7"/>
    <w:rsid w:val="008513BA"/>
    <w:rsid w:val="00851C42"/>
    <w:rsid w:val="00851EA2"/>
    <w:rsid w:val="0085206C"/>
    <w:rsid w:val="00852E4D"/>
    <w:rsid w:val="00853172"/>
    <w:rsid w:val="008536C4"/>
    <w:rsid w:val="00854D13"/>
    <w:rsid w:val="00855384"/>
    <w:rsid w:val="008560A2"/>
    <w:rsid w:val="0085658A"/>
    <w:rsid w:val="00856D0E"/>
    <w:rsid w:val="00856DDA"/>
    <w:rsid w:val="00856E4D"/>
    <w:rsid w:val="00857ACC"/>
    <w:rsid w:val="00857CC7"/>
    <w:rsid w:val="00857F5E"/>
    <w:rsid w:val="00860294"/>
    <w:rsid w:val="00860847"/>
    <w:rsid w:val="00860C68"/>
    <w:rsid w:val="00861BF9"/>
    <w:rsid w:val="00861E19"/>
    <w:rsid w:val="00861E71"/>
    <w:rsid w:val="00862C58"/>
    <w:rsid w:val="00863266"/>
    <w:rsid w:val="008634F9"/>
    <w:rsid w:val="008637B3"/>
    <w:rsid w:val="00863E22"/>
    <w:rsid w:val="00863E59"/>
    <w:rsid w:val="00863FDF"/>
    <w:rsid w:val="008641DD"/>
    <w:rsid w:val="00864245"/>
    <w:rsid w:val="00864F2D"/>
    <w:rsid w:val="00864F95"/>
    <w:rsid w:val="008654F3"/>
    <w:rsid w:val="00865775"/>
    <w:rsid w:val="00865D5F"/>
    <w:rsid w:val="0086619F"/>
    <w:rsid w:val="00867154"/>
    <w:rsid w:val="008676C8"/>
    <w:rsid w:val="00867B9D"/>
    <w:rsid w:val="00870868"/>
    <w:rsid w:val="00870A95"/>
    <w:rsid w:val="00870AEC"/>
    <w:rsid w:val="008712C6"/>
    <w:rsid w:val="008719C2"/>
    <w:rsid w:val="00871FD5"/>
    <w:rsid w:val="008728FA"/>
    <w:rsid w:val="00872CB5"/>
    <w:rsid w:val="00872E08"/>
    <w:rsid w:val="00873087"/>
    <w:rsid w:val="008733F3"/>
    <w:rsid w:val="008737C6"/>
    <w:rsid w:val="00873915"/>
    <w:rsid w:val="00873D55"/>
    <w:rsid w:val="00873F5B"/>
    <w:rsid w:val="0087417C"/>
    <w:rsid w:val="00874372"/>
    <w:rsid w:val="0087457B"/>
    <w:rsid w:val="008751AE"/>
    <w:rsid w:val="008754E8"/>
    <w:rsid w:val="00876580"/>
    <w:rsid w:val="0087673E"/>
    <w:rsid w:val="00876CAA"/>
    <w:rsid w:val="00877290"/>
    <w:rsid w:val="00877362"/>
    <w:rsid w:val="0087792D"/>
    <w:rsid w:val="00877BCC"/>
    <w:rsid w:val="00880ACC"/>
    <w:rsid w:val="00880E75"/>
    <w:rsid w:val="008817A6"/>
    <w:rsid w:val="00881B48"/>
    <w:rsid w:val="00883454"/>
    <w:rsid w:val="00883541"/>
    <w:rsid w:val="00883577"/>
    <w:rsid w:val="00883C78"/>
    <w:rsid w:val="0088422E"/>
    <w:rsid w:val="00885915"/>
    <w:rsid w:val="00885B67"/>
    <w:rsid w:val="0088645B"/>
    <w:rsid w:val="0088663A"/>
    <w:rsid w:val="0088676D"/>
    <w:rsid w:val="0088715B"/>
    <w:rsid w:val="0088734A"/>
    <w:rsid w:val="008875DE"/>
    <w:rsid w:val="00887C6D"/>
    <w:rsid w:val="00890065"/>
    <w:rsid w:val="008902A8"/>
    <w:rsid w:val="0089071A"/>
    <w:rsid w:val="00890BBE"/>
    <w:rsid w:val="0089322C"/>
    <w:rsid w:val="00893627"/>
    <w:rsid w:val="00893BA9"/>
    <w:rsid w:val="00893C1B"/>
    <w:rsid w:val="00893F67"/>
    <w:rsid w:val="0089403E"/>
    <w:rsid w:val="008940A0"/>
    <w:rsid w:val="008942C1"/>
    <w:rsid w:val="008943C0"/>
    <w:rsid w:val="0089561B"/>
    <w:rsid w:val="00895BCE"/>
    <w:rsid w:val="00896DD8"/>
    <w:rsid w:val="008979B6"/>
    <w:rsid w:val="008A2393"/>
    <w:rsid w:val="008A32F0"/>
    <w:rsid w:val="008A361E"/>
    <w:rsid w:val="008A393F"/>
    <w:rsid w:val="008A3EAD"/>
    <w:rsid w:val="008A451A"/>
    <w:rsid w:val="008A4FCC"/>
    <w:rsid w:val="008A53DE"/>
    <w:rsid w:val="008A580C"/>
    <w:rsid w:val="008A59E6"/>
    <w:rsid w:val="008A5A58"/>
    <w:rsid w:val="008A5F3B"/>
    <w:rsid w:val="008A611A"/>
    <w:rsid w:val="008A64ED"/>
    <w:rsid w:val="008A6615"/>
    <w:rsid w:val="008A6BAE"/>
    <w:rsid w:val="008A6BCC"/>
    <w:rsid w:val="008A6D48"/>
    <w:rsid w:val="008A78F1"/>
    <w:rsid w:val="008A7CAB"/>
    <w:rsid w:val="008B0508"/>
    <w:rsid w:val="008B1CAB"/>
    <w:rsid w:val="008B1E48"/>
    <w:rsid w:val="008B20A0"/>
    <w:rsid w:val="008B2255"/>
    <w:rsid w:val="008B358F"/>
    <w:rsid w:val="008B3C23"/>
    <w:rsid w:val="008B4786"/>
    <w:rsid w:val="008B550B"/>
    <w:rsid w:val="008B5763"/>
    <w:rsid w:val="008B5F5B"/>
    <w:rsid w:val="008B6787"/>
    <w:rsid w:val="008B731E"/>
    <w:rsid w:val="008B7538"/>
    <w:rsid w:val="008B79C7"/>
    <w:rsid w:val="008C00F7"/>
    <w:rsid w:val="008C04F8"/>
    <w:rsid w:val="008C0C07"/>
    <w:rsid w:val="008C0DE7"/>
    <w:rsid w:val="008C2EC0"/>
    <w:rsid w:val="008C3656"/>
    <w:rsid w:val="008C3BB0"/>
    <w:rsid w:val="008C429A"/>
    <w:rsid w:val="008C4CDD"/>
    <w:rsid w:val="008C4D29"/>
    <w:rsid w:val="008C4DA8"/>
    <w:rsid w:val="008C50DF"/>
    <w:rsid w:val="008C51AD"/>
    <w:rsid w:val="008C5615"/>
    <w:rsid w:val="008C5CD4"/>
    <w:rsid w:val="008C658C"/>
    <w:rsid w:val="008C68CC"/>
    <w:rsid w:val="008C6ACD"/>
    <w:rsid w:val="008C6EE4"/>
    <w:rsid w:val="008C74CF"/>
    <w:rsid w:val="008C796B"/>
    <w:rsid w:val="008C7A64"/>
    <w:rsid w:val="008C7B28"/>
    <w:rsid w:val="008C7DE0"/>
    <w:rsid w:val="008D01B3"/>
    <w:rsid w:val="008D01EE"/>
    <w:rsid w:val="008D0678"/>
    <w:rsid w:val="008D0FAC"/>
    <w:rsid w:val="008D1633"/>
    <w:rsid w:val="008D1B71"/>
    <w:rsid w:val="008D1E58"/>
    <w:rsid w:val="008D202D"/>
    <w:rsid w:val="008D2177"/>
    <w:rsid w:val="008D26F1"/>
    <w:rsid w:val="008D2AAD"/>
    <w:rsid w:val="008D2B0A"/>
    <w:rsid w:val="008D2CF6"/>
    <w:rsid w:val="008D3C9C"/>
    <w:rsid w:val="008D45C3"/>
    <w:rsid w:val="008D46DE"/>
    <w:rsid w:val="008D4CE2"/>
    <w:rsid w:val="008D5791"/>
    <w:rsid w:val="008D6879"/>
    <w:rsid w:val="008D74A2"/>
    <w:rsid w:val="008D763A"/>
    <w:rsid w:val="008D766A"/>
    <w:rsid w:val="008D7A78"/>
    <w:rsid w:val="008E0392"/>
    <w:rsid w:val="008E05B7"/>
    <w:rsid w:val="008E0607"/>
    <w:rsid w:val="008E0A52"/>
    <w:rsid w:val="008E0ACA"/>
    <w:rsid w:val="008E1576"/>
    <w:rsid w:val="008E1A82"/>
    <w:rsid w:val="008E242A"/>
    <w:rsid w:val="008E315E"/>
    <w:rsid w:val="008E3E90"/>
    <w:rsid w:val="008E405A"/>
    <w:rsid w:val="008E4F6E"/>
    <w:rsid w:val="008E5602"/>
    <w:rsid w:val="008E6239"/>
    <w:rsid w:val="008E6780"/>
    <w:rsid w:val="008E6D18"/>
    <w:rsid w:val="008E7619"/>
    <w:rsid w:val="008E7ECA"/>
    <w:rsid w:val="008F045F"/>
    <w:rsid w:val="008F2BC5"/>
    <w:rsid w:val="008F2BEC"/>
    <w:rsid w:val="008F403E"/>
    <w:rsid w:val="008F4361"/>
    <w:rsid w:val="008F5307"/>
    <w:rsid w:val="008F5CE3"/>
    <w:rsid w:val="008F6889"/>
    <w:rsid w:val="008F6B10"/>
    <w:rsid w:val="0090005B"/>
    <w:rsid w:val="00900135"/>
    <w:rsid w:val="0090025D"/>
    <w:rsid w:val="009006B6"/>
    <w:rsid w:val="00900C79"/>
    <w:rsid w:val="00900F84"/>
    <w:rsid w:val="00902122"/>
    <w:rsid w:val="00902157"/>
    <w:rsid w:val="009022F3"/>
    <w:rsid w:val="00902583"/>
    <w:rsid w:val="009025FB"/>
    <w:rsid w:val="00902CB5"/>
    <w:rsid w:val="00903509"/>
    <w:rsid w:val="009036C4"/>
    <w:rsid w:val="00904550"/>
    <w:rsid w:val="00904A1B"/>
    <w:rsid w:val="009051A1"/>
    <w:rsid w:val="00905344"/>
    <w:rsid w:val="009058AE"/>
    <w:rsid w:val="00905F20"/>
    <w:rsid w:val="00906352"/>
    <w:rsid w:val="00906F21"/>
    <w:rsid w:val="0090767A"/>
    <w:rsid w:val="00907C63"/>
    <w:rsid w:val="00907DD3"/>
    <w:rsid w:val="00907FEC"/>
    <w:rsid w:val="009108AD"/>
    <w:rsid w:val="00910A44"/>
    <w:rsid w:val="00910B7F"/>
    <w:rsid w:val="00911021"/>
    <w:rsid w:val="009112AE"/>
    <w:rsid w:val="00911842"/>
    <w:rsid w:val="00911FB3"/>
    <w:rsid w:val="009128E2"/>
    <w:rsid w:val="00912B70"/>
    <w:rsid w:val="009130B6"/>
    <w:rsid w:val="00913ABE"/>
    <w:rsid w:val="00913BD5"/>
    <w:rsid w:val="00913FC4"/>
    <w:rsid w:val="00914186"/>
    <w:rsid w:val="00914AB7"/>
    <w:rsid w:val="00915781"/>
    <w:rsid w:val="009157D5"/>
    <w:rsid w:val="009158D4"/>
    <w:rsid w:val="009161AB"/>
    <w:rsid w:val="0091635B"/>
    <w:rsid w:val="00916691"/>
    <w:rsid w:val="00916957"/>
    <w:rsid w:val="00916EA6"/>
    <w:rsid w:val="009175BE"/>
    <w:rsid w:val="00917A07"/>
    <w:rsid w:val="009201ED"/>
    <w:rsid w:val="009223CF"/>
    <w:rsid w:val="00923100"/>
    <w:rsid w:val="00923F28"/>
    <w:rsid w:val="009240E2"/>
    <w:rsid w:val="00924ACF"/>
    <w:rsid w:val="00924DD3"/>
    <w:rsid w:val="00924E54"/>
    <w:rsid w:val="009253C1"/>
    <w:rsid w:val="00925DD3"/>
    <w:rsid w:val="00926A41"/>
    <w:rsid w:val="00926FC4"/>
    <w:rsid w:val="0092707F"/>
    <w:rsid w:val="00927556"/>
    <w:rsid w:val="00927893"/>
    <w:rsid w:val="00927AF1"/>
    <w:rsid w:val="00930618"/>
    <w:rsid w:val="0093065A"/>
    <w:rsid w:val="00930B56"/>
    <w:rsid w:val="00930F02"/>
    <w:rsid w:val="009319D0"/>
    <w:rsid w:val="00932302"/>
    <w:rsid w:val="009323EB"/>
    <w:rsid w:val="00932750"/>
    <w:rsid w:val="00933057"/>
    <w:rsid w:val="009330D7"/>
    <w:rsid w:val="0093366B"/>
    <w:rsid w:val="00933A58"/>
    <w:rsid w:val="00933BC5"/>
    <w:rsid w:val="009344A2"/>
    <w:rsid w:val="00934757"/>
    <w:rsid w:val="00934CAE"/>
    <w:rsid w:val="009350D2"/>
    <w:rsid w:val="00935DFD"/>
    <w:rsid w:val="00935F33"/>
    <w:rsid w:val="00936023"/>
    <w:rsid w:val="009361FD"/>
    <w:rsid w:val="009365C5"/>
    <w:rsid w:val="009367D6"/>
    <w:rsid w:val="009370C0"/>
    <w:rsid w:val="0093791B"/>
    <w:rsid w:val="009410D3"/>
    <w:rsid w:val="009415DC"/>
    <w:rsid w:val="009417B9"/>
    <w:rsid w:val="00941E31"/>
    <w:rsid w:val="00943754"/>
    <w:rsid w:val="00943926"/>
    <w:rsid w:val="009469B9"/>
    <w:rsid w:val="00946ECD"/>
    <w:rsid w:val="009472BA"/>
    <w:rsid w:val="0094754A"/>
    <w:rsid w:val="00947C7D"/>
    <w:rsid w:val="009505A3"/>
    <w:rsid w:val="00951639"/>
    <w:rsid w:val="00951785"/>
    <w:rsid w:val="009519CF"/>
    <w:rsid w:val="00952104"/>
    <w:rsid w:val="0095218C"/>
    <w:rsid w:val="0095270A"/>
    <w:rsid w:val="00952850"/>
    <w:rsid w:val="00952E2E"/>
    <w:rsid w:val="009532CC"/>
    <w:rsid w:val="0095341D"/>
    <w:rsid w:val="009539A7"/>
    <w:rsid w:val="009541D5"/>
    <w:rsid w:val="009544F2"/>
    <w:rsid w:val="0095455B"/>
    <w:rsid w:val="00954569"/>
    <w:rsid w:val="00954C2B"/>
    <w:rsid w:val="00954D54"/>
    <w:rsid w:val="00955B20"/>
    <w:rsid w:val="00955B4A"/>
    <w:rsid w:val="00955D53"/>
    <w:rsid w:val="0095615F"/>
    <w:rsid w:val="009567A3"/>
    <w:rsid w:val="00956841"/>
    <w:rsid w:val="00956CDF"/>
    <w:rsid w:val="0096032F"/>
    <w:rsid w:val="00961053"/>
    <w:rsid w:val="00961F4E"/>
    <w:rsid w:val="00962421"/>
    <w:rsid w:val="00962601"/>
    <w:rsid w:val="009626E2"/>
    <w:rsid w:val="009627BC"/>
    <w:rsid w:val="0096305E"/>
    <w:rsid w:val="00963483"/>
    <w:rsid w:val="0096354C"/>
    <w:rsid w:val="00964218"/>
    <w:rsid w:val="0096490F"/>
    <w:rsid w:val="00964BD9"/>
    <w:rsid w:val="00965018"/>
    <w:rsid w:val="009651D0"/>
    <w:rsid w:val="00965599"/>
    <w:rsid w:val="009658DA"/>
    <w:rsid w:val="0096639A"/>
    <w:rsid w:val="0096694C"/>
    <w:rsid w:val="00966F1D"/>
    <w:rsid w:val="00966F76"/>
    <w:rsid w:val="00967321"/>
    <w:rsid w:val="009676A6"/>
    <w:rsid w:val="00967B96"/>
    <w:rsid w:val="00967E83"/>
    <w:rsid w:val="00970D50"/>
    <w:rsid w:val="00970D99"/>
    <w:rsid w:val="00971371"/>
    <w:rsid w:val="00971B48"/>
    <w:rsid w:val="00972144"/>
    <w:rsid w:val="00972C2F"/>
    <w:rsid w:val="009733C8"/>
    <w:rsid w:val="00973546"/>
    <w:rsid w:val="009743B9"/>
    <w:rsid w:val="00976A20"/>
    <w:rsid w:val="00976AC1"/>
    <w:rsid w:val="00976B4C"/>
    <w:rsid w:val="00976FE7"/>
    <w:rsid w:val="009773F5"/>
    <w:rsid w:val="0098033D"/>
    <w:rsid w:val="009805B2"/>
    <w:rsid w:val="009819CC"/>
    <w:rsid w:val="00981AB1"/>
    <w:rsid w:val="009824A8"/>
    <w:rsid w:val="009829A3"/>
    <w:rsid w:val="00982BAD"/>
    <w:rsid w:val="00982FC3"/>
    <w:rsid w:val="00983041"/>
    <w:rsid w:val="009835E1"/>
    <w:rsid w:val="0098386B"/>
    <w:rsid w:val="00983999"/>
    <w:rsid w:val="009857D8"/>
    <w:rsid w:val="00986B3D"/>
    <w:rsid w:val="00987E4E"/>
    <w:rsid w:val="009901E4"/>
    <w:rsid w:val="00990250"/>
    <w:rsid w:val="00990623"/>
    <w:rsid w:val="0099078A"/>
    <w:rsid w:val="0099124E"/>
    <w:rsid w:val="0099183B"/>
    <w:rsid w:val="009919C8"/>
    <w:rsid w:val="00991A0E"/>
    <w:rsid w:val="009926E4"/>
    <w:rsid w:val="009928C8"/>
    <w:rsid w:val="00992C9F"/>
    <w:rsid w:val="00993003"/>
    <w:rsid w:val="00993921"/>
    <w:rsid w:val="00994BAA"/>
    <w:rsid w:val="00995644"/>
    <w:rsid w:val="00995CA0"/>
    <w:rsid w:val="00995FAB"/>
    <w:rsid w:val="00995FD1"/>
    <w:rsid w:val="00996630"/>
    <w:rsid w:val="00996857"/>
    <w:rsid w:val="00996D38"/>
    <w:rsid w:val="00997487"/>
    <w:rsid w:val="00997A6D"/>
    <w:rsid w:val="00997D7B"/>
    <w:rsid w:val="009A0376"/>
    <w:rsid w:val="009A062A"/>
    <w:rsid w:val="009A0ABF"/>
    <w:rsid w:val="009A0B1F"/>
    <w:rsid w:val="009A0D56"/>
    <w:rsid w:val="009A11C6"/>
    <w:rsid w:val="009A2163"/>
    <w:rsid w:val="009A249F"/>
    <w:rsid w:val="009A24D1"/>
    <w:rsid w:val="009A2C11"/>
    <w:rsid w:val="009A2DA2"/>
    <w:rsid w:val="009A3B02"/>
    <w:rsid w:val="009A3B34"/>
    <w:rsid w:val="009A40A9"/>
    <w:rsid w:val="009A4E9B"/>
    <w:rsid w:val="009A50DD"/>
    <w:rsid w:val="009A540E"/>
    <w:rsid w:val="009A5663"/>
    <w:rsid w:val="009A570F"/>
    <w:rsid w:val="009A58CA"/>
    <w:rsid w:val="009A5A4F"/>
    <w:rsid w:val="009A5D87"/>
    <w:rsid w:val="009A5E32"/>
    <w:rsid w:val="009A5E3F"/>
    <w:rsid w:val="009A6FD7"/>
    <w:rsid w:val="009B0061"/>
    <w:rsid w:val="009B0370"/>
    <w:rsid w:val="009B111A"/>
    <w:rsid w:val="009B1643"/>
    <w:rsid w:val="009B1808"/>
    <w:rsid w:val="009B1F42"/>
    <w:rsid w:val="009B1F78"/>
    <w:rsid w:val="009B21C5"/>
    <w:rsid w:val="009B2698"/>
    <w:rsid w:val="009B29D7"/>
    <w:rsid w:val="009B3667"/>
    <w:rsid w:val="009B3B5C"/>
    <w:rsid w:val="009B3EFD"/>
    <w:rsid w:val="009B4497"/>
    <w:rsid w:val="009B4870"/>
    <w:rsid w:val="009B4B2B"/>
    <w:rsid w:val="009B5198"/>
    <w:rsid w:val="009B6169"/>
    <w:rsid w:val="009B6924"/>
    <w:rsid w:val="009B7165"/>
    <w:rsid w:val="009B7382"/>
    <w:rsid w:val="009C0823"/>
    <w:rsid w:val="009C0987"/>
    <w:rsid w:val="009C146B"/>
    <w:rsid w:val="009C2527"/>
    <w:rsid w:val="009C2A10"/>
    <w:rsid w:val="009C2F53"/>
    <w:rsid w:val="009C384B"/>
    <w:rsid w:val="009C3876"/>
    <w:rsid w:val="009C4BEA"/>
    <w:rsid w:val="009C5AAF"/>
    <w:rsid w:val="009C6062"/>
    <w:rsid w:val="009C6866"/>
    <w:rsid w:val="009C6B05"/>
    <w:rsid w:val="009C6E02"/>
    <w:rsid w:val="009C6E22"/>
    <w:rsid w:val="009C7DF0"/>
    <w:rsid w:val="009D0445"/>
    <w:rsid w:val="009D112B"/>
    <w:rsid w:val="009D16AD"/>
    <w:rsid w:val="009D22B5"/>
    <w:rsid w:val="009D2612"/>
    <w:rsid w:val="009D31E0"/>
    <w:rsid w:val="009D3A09"/>
    <w:rsid w:val="009D4243"/>
    <w:rsid w:val="009D4447"/>
    <w:rsid w:val="009D591D"/>
    <w:rsid w:val="009D5D35"/>
    <w:rsid w:val="009D6BC0"/>
    <w:rsid w:val="009D761B"/>
    <w:rsid w:val="009E0344"/>
    <w:rsid w:val="009E0F0B"/>
    <w:rsid w:val="009E17CA"/>
    <w:rsid w:val="009E1E0C"/>
    <w:rsid w:val="009E3342"/>
    <w:rsid w:val="009E393B"/>
    <w:rsid w:val="009E3C0E"/>
    <w:rsid w:val="009E408C"/>
    <w:rsid w:val="009E4294"/>
    <w:rsid w:val="009E4360"/>
    <w:rsid w:val="009E4429"/>
    <w:rsid w:val="009E4A16"/>
    <w:rsid w:val="009E4E42"/>
    <w:rsid w:val="009E4EF3"/>
    <w:rsid w:val="009E506A"/>
    <w:rsid w:val="009E547D"/>
    <w:rsid w:val="009E5894"/>
    <w:rsid w:val="009E5EF7"/>
    <w:rsid w:val="009E65B6"/>
    <w:rsid w:val="009E6DB8"/>
    <w:rsid w:val="009E6DBA"/>
    <w:rsid w:val="009E6E95"/>
    <w:rsid w:val="009E739D"/>
    <w:rsid w:val="009E7CD1"/>
    <w:rsid w:val="009E7D20"/>
    <w:rsid w:val="009F0035"/>
    <w:rsid w:val="009F04DF"/>
    <w:rsid w:val="009F0804"/>
    <w:rsid w:val="009F09A1"/>
    <w:rsid w:val="009F0A13"/>
    <w:rsid w:val="009F0F1F"/>
    <w:rsid w:val="009F104D"/>
    <w:rsid w:val="009F1B89"/>
    <w:rsid w:val="009F21EA"/>
    <w:rsid w:val="009F26CE"/>
    <w:rsid w:val="009F2C36"/>
    <w:rsid w:val="009F2DDD"/>
    <w:rsid w:val="009F326B"/>
    <w:rsid w:val="009F37A0"/>
    <w:rsid w:val="009F444D"/>
    <w:rsid w:val="009F45A3"/>
    <w:rsid w:val="009F46CE"/>
    <w:rsid w:val="009F46E8"/>
    <w:rsid w:val="009F4AE8"/>
    <w:rsid w:val="009F4B9A"/>
    <w:rsid w:val="009F56EF"/>
    <w:rsid w:val="009F6007"/>
    <w:rsid w:val="009F7164"/>
    <w:rsid w:val="009F7A59"/>
    <w:rsid w:val="00A00A33"/>
    <w:rsid w:val="00A014B3"/>
    <w:rsid w:val="00A02E39"/>
    <w:rsid w:val="00A03F9D"/>
    <w:rsid w:val="00A0505A"/>
    <w:rsid w:val="00A05478"/>
    <w:rsid w:val="00A05BBF"/>
    <w:rsid w:val="00A06A62"/>
    <w:rsid w:val="00A06AE3"/>
    <w:rsid w:val="00A07495"/>
    <w:rsid w:val="00A07EFA"/>
    <w:rsid w:val="00A101FC"/>
    <w:rsid w:val="00A10244"/>
    <w:rsid w:val="00A109C3"/>
    <w:rsid w:val="00A10B01"/>
    <w:rsid w:val="00A11069"/>
    <w:rsid w:val="00A11354"/>
    <w:rsid w:val="00A115C4"/>
    <w:rsid w:val="00A120BD"/>
    <w:rsid w:val="00A12405"/>
    <w:rsid w:val="00A12613"/>
    <w:rsid w:val="00A12857"/>
    <w:rsid w:val="00A12A73"/>
    <w:rsid w:val="00A1372A"/>
    <w:rsid w:val="00A13CF9"/>
    <w:rsid w:val="00A14570"/>
    <w:rsid w:val="00A14CC8"/>
    <w:rsid w:val="00A15B94"/>
    <w:rsid w:val="00A15F7D"/>
    <w:rsid w:val="00A15FC4"/>
    <w:rsid w:val="00A16CEE"/>
    <w:rsid w:val="00A16E3F"/>
    <w:rsid w:val="00A174ED"/>
    <w:rsid w:val="00A17A7C"/>
    <w:rsid w:val="00A20406"/>
    <w:rsid w:val="00A20417"/>
    <w:rsid w:val="00A20D10"/>
    <w:rsid w:val="00A213AC"/>
    <w:rsid w:val="00A21AD0"/>
    <w:rsid w:val="00A21B23"/>
    <w:rsid w:val="00A220F1"/>
    <w:rsid w:val="00A22116"/>
    <w:rsid w:val="00A22864"/>
    <w:rsid w:val="00A2356B"/>
    <w:rsid w:val="00A238B7"/>
    <w:rsid w:val="00A23A23"/>
    <w:rsid w:val="00A240A8"/>
    <w:rsid w:val="00A24601"/>
    <w:rsid w:val="00A24F24"/>
    <w:rsid w:val="00A24F6C"/>
    <w:rsid w:val="00A25C0C"/>
    <w:rsid w:val="00A265F7"/>
    <w:rsid w:val="00A266CD"/>
    <w:rsid w:val="00A267D7"/>
    <w:rsid w:val="00A26E55"/>
    <w:rsid w:val="00A27725"/>
    <w:rsid w:val="00A27CEF"/>
    <w:rsid w:val="00A3008E"/>
    <w:rsid w:val="00A30152"/>
    <w:rsid w:val="00A305FE"/>
    <w:rsid w:val="00A30F65"/>
    <w:rsid w:val="00A31D8E"/>
    <w:rsid w:val="00A3214C"/>
    <w:rsid w:val="00A3242E"/>
    <w:rsid w:val="00A32C24"/>
    <w:rsid w:val="00A32C3D"/>
    <w:rsid w:val="00A3388B"/>
    <w:rsid w:val="00A34E2E"/>
    <w:rsid w:val="00A34EDE"/>
    <w:rsid w:val="00A35CCF"/>
    <w:rsid w:val="00A3622A"/>
    <w:rsid w:val="00A3625D"/>
    <w:rsid w:val="00A36E87"/>
    <w:rsid w:val="00A4007B"/>
    <w:rsid w:val="00A404CF"/>
    <w:rsid w:val="00A40528"/>
    <w:rsid w:val="00A40CCD"/>
    <w:rsid w:val="00A41F26"/>
    <w:rsid w:val="00A425E7"/>
    <w:rsid w:val="00A43019"/>
    <w:rsid w:val="00A43CD1"/>
    <w:rsid w:val="00A441F1"/>
    <w:rsid w:val="00A44822"/>
    <w:rsid w:val="00A44D35"/>
    <w:rsid w:val="00A45759"/>
    <w:rsid w:val="00A45D0D"/>
    <w:rsid w:val="00A4608E"/>
    <w:rsid w:val="00A473AE"/>
    <w:rsid w:val="00A474BC"/>
    <w:rsid w:val="00A47EFA"/>
    <w:rsid w:val="00A47FBE"/>
    <w:rsid w:val="00A5020C"/>
    <w:rsid w:val="00A508BC"/>
    <w:rsid w:val="00A50BF6"/>
    <w:rsid w:val="00A514DD"/>
    <w:rsid w:val="00A51EB1"/>
    <w:rsid w:val="00A539B3"/>
    <w:rsid w:val="00A539E0"/>
    <w:rsid w:val="00A53C8D"/>
    <w:rsid w:val="00A53E48"/>
    <w:rsid w:val="00A542B1"/>
    <w:rsid w:val="00A543B4"/>
    <w:rsid w:val="00A55313"/>
    <w:rsid w:val="00A556EE"/>
    <w:rsid w:val="00A5583A"/>
    <w:rsid w:val="00A55B4F"/>
    <w:rsid w:val="00A562B9"/>
    <w:rsid w:val="00A5632C"/>
    <w:rsid w:val="00A56455"/>
    <w:rsid w:val="00A57033"/>
    <w:rsid w:val="00A571AC"/>
    <w:rsid w:val="00A57BE3"/>
    <w:rsid w:val="00A57E06"/>
    <w:rsid w:val="00A602C0"/>
    <w:rsid w:val="00A60830"/>
    <w:rsid w:val="00A60FAE"/>
    <w:rsid w:val="00A6116A"/>
    <w:rsid w:val="00A611C7"/>
    <w:rsid w:val="00A6126A"/>
    <w:rsid w:val="00A61796"/>
    <w:rsid w:val="00A62437"/>
    <w:rsid w:val="00A62DAF"/>
    <w:rsid w:val="00A62EA9"/>
    <w:rsid w:val="00A6336E"/>
    <w:rsid w:val="00A6392B"/>
    <w:rsid w:val="00A63C48"/>
    <w:rsid w:val="00A63CD3"/>
    <w:rsid w:val="00A641FE"/>
    <w:rsid w:val="00A64567"/>
    <w:rsid w:val="00A64C58"/>
    <w:rsid w:val="00A64FAE"/>
    <w:rsid w:val="00A6548D"/>
    <w:rsid w:val="00A65981"/>
    <w:rsid w:val="00A6612D"/>
    <w:rsid w:val="00A662DC"/>
    <w:rsid w:val="00A6661C"/>
    <w:rsid w:val="00A669B1"/>
    <w:rsid w:val="00A66B86"/>
    <w:rsid w:val="00A671B5"/>
    <w:rsid w:val="00A675B2"/>
    <w:rsid w:val="00A676EB"/>
    <w:rsid w:val="00A7022B"/>
    <w:rsid w:val="00A704A2"/>
    <w:rsid w:val="00A709AB"/>
    <w:rsid w:val="00A70C66"/>
    <w:rsid w:val="00A714A1"/>
    <w:rsid w:val="00A7166C"/>
    <w:rsid w:val="00A72857"/>
    <w:rsid w:val="00A7425E"/>
    <w:rsid w:val="00A74801"/>
    <w:rsid w:val="00A75464"/>
    <w:rsid w:val="00A76958"/>
    <w:rsid w:val="00A76A19"/>
    <w:rsid w:val="00A76ABA"/>
    <w:rsid w:val="00A76BD1"/>
    <w:rsid w:val="00A7703C"/>
    <w:rsid w:val="00A772F1"/>
    <w:rsid w:val="00A7737A"/>
    <w:rsid w:val="00A778F6"/>
    <w:rsid w:val="00A802FF"/>
    <w:rsid w:val="00A8051F"/>
    <w:rsid w:val="00A80662"/>
    <w:rsid w:val="00A8083F"/>
    <w:rsid w:val="00A80E55"/>
    <w:rsid w:val="00A81A93"/>
    <w:rsid w:val="00A81C92"/>
    <w:rsid w:val="00A82BBB"/>
    <w:rsid w:val="00A831B6"/>
    <w:rsid w:val="00A83669"/>
    <w:rsid w:val="00A8385D"/>
    <w:rsid w:val="00A85584"/>
    <w:rsid w:val="00A85CEA"/>
    <w:rsid w:val="00A85E21"/>
    <w:rsid w:val="00A86270"/>
    <w:rsid w:val="00A867F2"/>
    <w:rsid w:val="00A86956"/>
    <w:rsid w:val="00A87805"/>
    <w:rsid w:val="00A87A2F"/>
    <w:rsid w:val="00A906F1"/>
    <w:rsid w:val="00A9174F"/>
    <w:rsid w:val="00A91EF5"/>
    <w:rsid w:val="00A9221D"/>
    <w:rsid w:val="00A9275E"/>
    <w:rsid w:val="00A93066"/>
    <w:rsid w:val="00A93076"/>
    <w:rsid w:val="00A93241"/>
    <w:rsid w:val="00A93345"/>
    <w:rsid w:val="00A94442"/>
    <w:rsid w:val="00A94ED8"/>
    <w:rsid w:val="00A95FCD"/>
    <w:rsid w:val="00A960FD"/>
    <w:rsid w:val="00A96622"/>
    <w:rsid w:val="00A9670C"/>
    <w:rsid w:val="00A96768"/>
    <w:rsid w:val="00A96F16"/>
    <w:rsid w:val="00A978D8"/>
    <w:rsid w:val="00A97E30"/>
    <w:rsid w:val="00AA0C04"/>
    <w:rsid w:val="00AA0FF7"/>
    <w:rsid w:val="00AA117B"/>
    <w:rsid w:val="00AA121A"/>
    <w:rsid w:val="00AA1455"/>
    <w:rsid w:val="00AA165B"/>
    <w:rsid w:val="00AA17FB"/>
    <w:rsid w:val="00AA1BA1"/>
    <w:rsid w:val="00AA1C43"/>
    <w:rsid w:val="00AA1E15"/>
    <w:rsid w:val="00AA2012"/>
    <w:rsid w:val="00AA3883"/>
    <w:rsid w:val="00AA3C0D"/>
    <w:rsid w:val="00AA3CE4"/>
    <w:rsid w:val="00AA3D76"/>
    <w:rsid w:val="00AA3E6B"/>
    <w:rsid w:val="00AA3EB1"/>
    <w:rsid w:val="00AA424F"/>
    <w:rsid w:val="00AA4628"/>
    <w:rsid w:val="00AA4A0D"/>
    <w:rsid w:val="00AA5119"/>
    <w:rsid w:val="00AA5B01"/>
    <w:rsid w:val="00AA79EA"/>
    <w:rsid w:val="00AA7C04"/>
    <w:rsid w:val="00AA7C4A"/>
    <w:rsid w:val="00AB2147"/>
    <w:rsid w:val="00AB2C28"/>
    <w:rsid w:val="00AB326C"/>
    <w:rsid w:val="00AB37AD"/>
    <w:rsid w:val="00AB4893"/>
    <w:rsid w:val="00AB4ACE"/>
    <w:rsid w:val="00AB4B6B"/>
    <w:rsid w:val="00AB4C1F"/>
    <w:rsid w:val="00AB4EB1"/>
    <w:rsid w:val="00AB5042"/>
    <w:rsid w:val="00AB664D"/>
    <w:rsid w:val="00AB6726"/>
    <w:rsid w:val="00AB6A4E"/>
    <w:rsid w:val="00AB6A68"/>
    <w:rsid w:val="00AB7325"/>
    <w:rsid w:val="00AB7600"/>
    <w:rsid w:val="00AB7BD7"/>
    <w:rsid w:val="00AB7D6F"/>
    <w:rsid w:val="00AC000F"/>
    <w:rsid w:val="00AC069B"/>
    <w:rsid w:val="00AC0783"/>
    <w:rsid w:val="00AC0ACA"/>
    <w:rsid w:val="00AC0B29"/>
    <w:rsid w:val="00AC0C92"/>
    <w:rsid w:val="00AC0D7E"/>
    <w:rsid w:val="00AC0FD6"/>
    <w:rsid w:val="00AC1383"/>
    <w:rsid w:val="00AC224B"/>
    <w:rsid w:val="00AC2CEE"/>
    <w:rsid w:val="00AC2D66"/>
    <w:rsid w:val="00AC3105"/>
    <w:rsid w:val="00AC3B7D"/>
    <w:rsid w:val="00AC4354"/>
    <w:rsid w:val="00AC4AE1"/>
    <w:rsid w:val="00AC4B3D"/>
    <w:rsid w:val="00AC4D7C"/>
    <w:rsid w:val="00AC5429"/>
    <w:rsid w:val="00AC5E1A"/>
    <w:rsid w:val="00AC6231"/>
    <w:rsid w:val="00AC6C0E"/>
    <w:rsid w:val="00AC7123"/>
    <w:rsid w:val="00AC7388"/>
    <w:rsid w:val="00AC77CD"/>
    <w:rsid w:val="00AC7921"/>
    <w:rsid w:val="00AC7C01"/>
    <w:rsid w:val="00AD00E1"/>
    <w:rsid w:val="00AD0243"/>
    <w:rsid w:val="00AD03CF"/>
    <w:rsid w:val="00AD18B1"/>
    <w:rsid w:val="00AD19D0"/>
    <w:rsid w:val="00AD1C92"/>
    <w:rsid w:val="00AD2175"/>
    <w:rsid w:val="00AD2DBA"/>
    <w:rsid w:val="00AD3046"/>
    <w:rsid w:val="00AD4503"/>
    <w:rsid w:val="00AD46E1"/>
    <w:rsid w:val="00AD47E8"/>
    <w:rsid w:val="00AD5299"/>
    <w:rsid w:val="00AD722F"/>
    <w:rsid w:val="00AD74B2"/>
    <w:rsid w:val="00AD769C"/>
    <w:rsid w:val="00AE0072"/>
    <w:rsid w:val="00AE0D16"/>
    <w:rsid w:val="00AE0DA0"/>
    <w:rsid w:val="00AE0E39"/>
    <w:rsid w:val="00AE0E9D"/>
    <w:rsid w:val="00AE1601"/>
    <w:rsid w:val="00AE16B7"/>
    <w:rsid w:val="00AE1820"/>
    <w:rsid w:val="00AE29DA"/>
    <w:rsid w:val="00AE2AEC"/>
    <w:rsid w:val="00AE2B2C"/>
    <w:rsid w:val="00AE30EF"/>
    <w:rsid w:val="00AE3D19"/>
    <w:rsid w:val="00AE439D"/>
    <w:rsid w:val="00AE4E97"/>
    <w:rsid w:val="00AE5410"/>
    <w:rsid w:val="00AE5943"/>
    <w:rsid w:val="00AE5B00"/>
    <w:rsid w:val="00AE6039"/>
    <w:rsid w:val="00AE621B"/>
    <w:rsid w:val="00AE66E3"/>
    <w:rsid w:val="00AE69B1"/>
    <w:rsid w:val="00AE6FC8"/>
    <w:rsid w:val="00AE728A"/>
    <w:rsid w:val="00AE7656"/>
    <w:rsid w:val="00AF020C"/>
    <w:rsid w:val="00AF0481"/>
    <w:rsid w:val="00AF0B18"/>
    <w:rsid w:val="00AF0BA2"/>
    <w:rsid w:val="00AF18FF"/>
    <w:rsid w:val="00AF19F1"/>
    <w:rsid w:val="00AF1BEC"/>
    <w:rsid w:val="00AF1E7C"/>
    <w:rsid w:val="00AF30DE"/>
    <w:rsid w:val="00AF32B8"/>
    <w:rsid w:val="00AF3A4B"/>
    <w:rsid w:val="00AF3FF8"/>
    <w:rsid w:val="00AF41F5"/>
    <w:rsid w:val="00AF498B"/>
    <w:rsid w:val="00AF4C79"/>
    <w:rsid w:val="00AF4E5B"/>
    <w:rsid w:val="00AF4ED3"/>
    <w:rsid w:val="00AF4FC3"/>
    <w:rsid w:val="00AF5096"/>
    <w:rsid w:val="00AF5547"/>
    <w:rsid w:val="00AF5A6D"/>
    <w:rsid w:val="00AF6A2F"/>
    <w:rsid w:val="00AF7B3A"/>
    <w:rsid w:val="00AF7B53"/>
    <w:rsid w:val="00B0009A"/>
    <w:rsid w:val="00B012C2"/>
    <w:rsid w:val="00B015B2"/>
    <w:rsid w:val="00B0195F"/>
    <w:rsid w:val="00B01D8D"/>
    <w:rsid w:val="00B0212D"/>
    <w:rsid w:val="00B02AA9"/>
    <w:rsid w:val="00B03C47"/>
    <w:rsid w:val="00B04DFF"/>
    <w:rsid w:val="00B0543F"/>
    <w:rsid w:val="00B06475"/>
    <w:rsid w:val="00B06923"/>
    <w:rsid w:val="00B069B7"/>
    <w:rsid w:val="00B06B0A"/>
    <w:rsid w:val="00B06D6D"/>
    <w:rsid w:val="00B06F80"/>
    <w:rsid w:val="00B07262"/>
    <w:rsid w:val="00B075A1"/>
    <w:rsid w:val="00B0785A"/>
    <w:rsid w:val="00B07A5D"/>
    <w:rsid w:val="00B07AC6"/>
    <w:rsid w:val="00B100E1"/>
    <w:rsid w:val="00B10578"/>
    <w:rsid w:val="00B10C0A"/>
    <w:rsid w:val="00B10FC4"/>
    <w:rsid w:val="00B12587"/>
    <w:rsid w:val="00B137B5"/>
    <w:rsid w:val="00B1402E"/>
    <w:rsid w:val="00B1471B"/>
    <w:rsid w:val="00B14A1B"/>
    <w:rsid w:val="00B15416"/>
    <w:rsid w:val="00B16716"/>
    <w:rsid w:val="00B16802"/>
    <w:rsid w:val="00B16A12"/>
    <w:rsid w:val="00B16DF4"/>
    <w:rsid w:val="00B16F8F"/>
    <w:rsid w:val="00B17A48"/>
    <w:rsid w:val="00B20622"/>
    <w:rsid w:val="00B212F9"/>
    <w:rsid w:val="00B21A82"/>
    <w:rsid w:val="00B227E8"/>
    <w:rsid w:val="00B229BE"/>
    <w:rsid w:val="00B232ED"/>
    <w:rsid w:val="00B23881"/>
    <w:rsid w:val="00B23DC3"/>
    <w:rsid w:val="00B24126"/>
    <w:rsid w:val="00B2416C"/>
    <w:rsid w:val="00B245F6"/>
    <w:rsid w:val="00B2463D"/>
    <w:rsid w:val="00B247AE"/>
    <w:rsid w:val="00B24924"/>
    <w:rsid w:val="00B25022"/>
    <w:rsid w:val="00B25B29"/>
    <w:rsid w:val="00B25BE5"/>
    <w:rsid w:val="00B2653E"/>
    <w:rsid w:val="00B271A9"/>
    <w:rsid w:val="00B27594"/>
    <w:rsid w:val="00B27F34"/>
    <w:rsid w:val="00B31A00"/>
    <w:rsid w:val="00B32461"/>
    <w:rsid w:val="00B3314E"/>
    <w:rsid w:val="00B33334"/>
    <w:rsid w:val="00B333CB"/>
    <w:rsid w:val="00B337CB"/>
    <w:rsid w:val="00B338C7"/>
    <w:rsid w:val="00B33AE3"/>
    <w:rsid w:val="00B33EA4"/>
    <w:rsid w:val="00B34A2F"/>
    <w:rsid w:val="00B34C01"/>
    <w:rsid w:val="00B34DB7"/>
    <w:rsid w:val="00B3557A"/>
    <w:rsid w:val="00B35581"/>
    <w:rsid w:val="00B3571C"/>
    <w:rsid w:val="00B35826"/>
    <w:rsid w:val="00B363E4"/>
    <w:rsid w:val="00B36FA9"/>
    <w:rsid w:val="00B37972"/>
    <w:rsid w:val="00B379D0"/>
    <w:rsid w:val="00B37DC2"/>
    <w:rsid w:val="00B37DD7"/>
    <w:rsid w:val="00B37FA3"/>
    <w:rsid w:val="00B37FD5"/>
    <w:rsid w:val="00B4021F"/>
    <w:rsid w:val="00B40584"/>
    <w:rsid w:val="00B40E64"/>
    <w:rsid w:val="00B40F20"/>
    <w:rsid w:val="00B410C6"/>
    <w:rsid w:val="00B41382"/>
    <w:rsid w:val="00B427A7"/>
    <w:rsid w:val="00B43582"/>
    <w:rsid w:val="00B450FA"/>
    <w:rsid w:val="00B45125"/>
    <w:rsid w:val="00B45F6D"/>
    <w:rsid w:val="00B46260"/>
    <w:rsid w:val="00B471FC"/>
    <w:rsid w:val="00B47557"/>
    <w:rsid w:val="00B47D87"/>
    <w:rsid w:val="00B50380"/>
    <w:rsid w:val="00B50B40"/>
    <w:rsid w:val="00B50DA3"/>
    <w:rsid w:val="00B5147D"/>
    <w:rsid w:val="00B51A4C"/>
    <w:rsid w:val="00B51C01"/>
    <w:rsid w:val="00B52773"/>
    <w:rsid w:val="00B527B2"/>
    <w:rsid w:val="00B529E7"/>
    <w:rsid w:val="00B52C58"/>
    <w:rsid w:val="00B530B9"/>
    <w:rsid w:val="00B531AD"/>
    <w:rsid w:val="00B53D30"/>
    <w:rsid w:val="00B540D1"/>
    <w:rsid w:val="00B549E8"/>
    <w:rsid w:val="00B54F61"/>
    <w:rsid w:val="00B54F73"/>
    <w:rsid w:val="00B5563C"/>
    <w:rsid w:val="00B55C69"/>
    <w:rsid w:val="00B563BB"/>
    <w:rsid w:val="00B56E53"/>
    <w:rsid w:val="00B60BD5"/>
    <w:rsid w:val="00B612C8"/>
    <w:rsid w:val="00B6132D"/>
    <w:rsid w:val="00B61C28"/>
    <w:rsid w:val="00B62A91"/>
    <w:rsid w:val="00B63107"/>
    <w:rsid w:val="00B63344"/>
    <w:rsid w:val="00B6361A"/>
    <w:rsid w:val="00B638D9"/>
    <w:rsid w:val="00B6483A"/>
    <w:rsid w:val="00B64DB8"/>
    <w:rsid w:val="00B652A2"/>
    <w:rsid w:val="00B65A06"/>
    <w:rsid w:val="00B65B2A"/>
    <w:rsid w:val="00B662A6"/>
    <w:rsid w:val="00B663F3"/>
    <w:rsid w:val="00B667A5"/>
    <w:rsid w:val="00B66ACE"/>
    <w:rsid w:val="00B66D99"/>
    <w:rsid w:val="00B67C1A"/>
    <w:rsid w:val="00B67D06"/>
    <w:rsid w:val="00B70B10"/>
    <w:rsid w:val="00B71066"/>
    <w:rsid w:val="00B716AE"/>
    <w:rsid w:val="00B717FA"/>
    <w:rsid w:val="00B72530"/>
    <w:rsid w:val="00B72C50"/>
    <w:rsid w:val="00B72F57"/>
    <w:rsid w:val="00B73187"/>
    <w:rsid w:val="00B73AE6"/>
    <w:rsid w:val="00B74066"/>
    <w:rsid w:val="00B75829"/>
    <w:rsid w:val="00B7582F"/>
    <w:rsid w:val="00B76E6A"/>
    <w:rsid w:val="00B770FA"/>
    <w:rsid w:val="00B77742"/>
    <w:rsid w:val="00B77765"/>
    <w:rsid w:val="00B77A83"/>
    <w:rsid w:val="00B77BB8"/>
    <w:rsid w:val="00B800DF"/>
    <w:rsid w:val="00B80103"/>
    <w:rsid w:val="00B80363"/>
    <w:rsid w:val="00B80821"/>
    <w:rsid w:val="00B80E5F"/>
    <w:rsid w:val="00B812CF"/>
    <w:rsid w:val="00B81ADB"/>
    <w:rsid w:val="00B8332F"/>
    <w:rsid w:val="00B84567"/>
    <w:rsid w:val="00B84BA8"/>
    <w:rsid w:val="00B84FF6"/>
    <w:rsid w:val="00B85B84"/>
    <w:rsid w:val="00B860A7"/>
    <w:rsid w:val="00B86403"/>
    <w:rsid w:val="00B86FFA"/>
    <w:rsid w:val="00B875FC"/>
    <w:rsid w:val="00B9026D"/>
    <w:rsid w:val="00B9056E"/>
    <w:rsid w:val="00B9170C"/>
    <w:rsid w:val="00B91B0E"/>
    <w:rsid w:val="00B91DD8"/>
    <w:rsid w:val="00B91FF4"/>
    <w:rsid w:val="00B923B2"/>
    <w:rsid w:val="00B92F8C"/>
    <w:rsid w:val="00B96958"/>
    <w:rsid w:val="00B96DC9"/>
    <w:rsid w:val="00B97664"/>
    <w:rsid w:val="00B97B2A"/>
    <w:rsid w:val="00B97C66"/>
    <w:rsid w:val="00BA0518"/>
    <w:rsid w:val="00BA0D35"/>
    <w:rsid w:val="00BA0E31"/>
    <w:rsid w:val="00BA11AF"/>
    <w:rsid w:val="00BA1387"/>
    <w:rsid w:val="00BA1967"/>
    <w:rsid w:val="00BA23ED"/>
    <w:rsid w:val="00BA28C7"/>
    <w:rsid w:val="00BA2C14"/>
    <w:rsid w:val="00BA36FA"/>
    <w:rsid w:val="00BA3F4B"/>
    <w:rsid w:val="00BA5659"/>
    <w:rsid w:val="00BA720C"/>
    <w:rsid w:val="00BA732B"/>
    <w:rsid w:val="00BA73DC"/>
    <w:rsid w:val="00BA7ACE"/>
    <w:rsid w:val="00BA7D17"/>
    <w:rsid w:val="00BB02E9"/>
    <w:rsid w:val="00BB0851"/>
    <w:rsid w:val="00BB0B49"/>
    <w:rsid w:val="00BB0E56"/>
    <w:rsid w:val="00BB194D"/>
    <w:rsid w:val="00BB3987"/>
    <w:rsid w:val="00BB4358"/>
    <w:rsid w:val="00BB5477"/>
    <w:rsid w:val="00BB58EC"/>
    <w:rsid w:val="00BB608F"/>
    <w:rsid w:val="00BB69EF"/>
    <w:rsid w:val="00BB6F08"/>
    <w:rsid w:val="00BB746F"/>
    <w:rsid w:val="00BB793A"/>
    <w:rsid w:val="00BB7AF0"/>
    <w:rsid w:val="00BB7EDF"/>
    <w:rsid w:val="00BC0936"/>
    <w:rsid w:val="00BC0A1F"/>
    <w:rsid w:val="00BC0B7C"/>
    <w:rsid w:val="00BC0C02"/>
    <w:rsid w:val="00BC103F"/>
    <w:rsid w:val="00BC1085"/>
    <w:rsid w:val="00BC1231"/>
    <w:rsid w:val="00BC13B3"/>
    <w:rsid w:val="00BC1B20"/>
    <w:rsid w:val="00BC1E5B"/>
    <w:rsid w:val="00BC2042"/>
    <w:rsid w:val="00BC2449"/>
    <w:rsid w:val="00BC261A"/>
    <w:rsid w:val="00BC2BE3"/>
    <w:rsid w:val="00BC38FB"/>
    <w:rsid w:val="00BC3E93"/>
    <w:rsid w:val="00BC435A"/>
    <w:rsid w:val="00BC50FD"/>
    <w:rsid w:val="00BC533C"/>
    <w:rsid w:val="00BC5D95"/>
    <w:rsid w:val="00BC5E1A"/>
    <w:rsid w:val="00BC6021"/>
    <w:rsid w:val="00BC606E"/>
    <w:rsid w:val="00BC625A"/>
    <w:rsid w:val="00BC63CB"/>
    <w:rsid w:val="00BC71A6"/>
    <w:rsid w:val="00BC78E3"/>
    <w:rsid w:val="00BD09B5"/>
    <w:rsid w:val="00BD0AAE"/>
    <w:rsid w:val="00BD13D2"/>
    <w:rsid w:val="00BD1A91"/>
    <w:rsid w:val="00BD1CC3"/>
    <w:rsid w:val="00BD1EE1"/>
    <w:rsid w:val="00BD1F52"/>
    <w:rsid w:val="00BD223F"/>
    <w:rsid w:val="00BD48A5"/>
    <w:rsid w:val="00BD4B17"/>
    <w:rsid w:val="00BD5B12"/>
    <w:rsid w:val="00BD7D2F"/>
    <w:rsid w:val="00BE09BC"/>
    <w:rsid w:val="00BE1497"/>
    <w:rsid w:val="00BE1615"/>
    <w:rsid w:val="00BE20E2"/>
    <w:rsid w:val="00BE28E7"/>
    <w:rsid w:val="00BE2B27"/>
    <w:rsid w:val="00BE3805"/>
    <w:rsid w:val="00BE399A"/>
    <w:rsid w:val="00BE4169"/>
    <w:rsid w:val="00BE4356"/>
    <w:rsid w:val="00BE5079"/>
    <w:rsid w:val="00BE5477"/>
    <w:rsid w:val="00BE5482"/>
    <w:rsid w:val="00BE5A01"/>
    <w:rsid w:val="00BE5F52"/>
    <w:rsid w:val="00BF0085"/>
    <w:rsid w:val="00BF181B"/>
    <w:rsid w:val="00BF1F86"/>
    <w:rsid w:val="00BF2121"/>
    <w:rsid w:val="00BF23A8"/>
    <w:rsid w:val="00BF2A38"/>
    <w:rsid w:val="00BF2E1E"/>
    <w:rsid w:val="00BF32AB"/>
    <w:rsid w:val="00BF37CB"/>
    <w:rsid w:val="00BF3CAF"/>
    <w:rsid w:val="00BF483F"/>
    <w:rsid w:val="00BF5055"/>
    <w:rsid w:val="00BF5255"/>
    <w:rsid w:val="00BF52BF"/>
    <w:rsid w:val="00BF53A0"/>
    <w:rsid w:val="00BF5923"/>
    <w:rsid w:val="00BF5957"/>
    <w:rsid w:val="00BF5F77"/>
    <w:rsid w:val="00BF5FA2"/>
    <w:rsid w:val="00BF6BE7"/>
    <w:rsid w:val="00BF723A"/>
    <w:rsid w:val="00BF75B2"/>
    <w:rsid w:val="00BF77BA"/>
    <w:rsid w:val="00BF79A5"/>
    <w:rsid w:val="00BF7C5F"/>
    <w:rsid w:val="00BF7CFE"/>
    <w:rsid w:val="00BF7E74"/>
    <w:rsid w:val="00BF7F89"/>
    <w:rsid w:val="00C00077"/>
    <w:rsid w:val="00C00143"/>
    <w:rsid w:val="00C00290"/>
    <w:rsid w:val="00C0114C"/>
    <w:rsid w:val="00C01DCA"/>
    <w:rsid w:val="00C028EE"/>
    <w:rsid w:val="00C03B42"/>
    <w:rsid w:val="00C03F8E"/>
    <w:rsid w:val="00C046B6"/>
    <w:rsid w:val="00C04ED7"/>
    <w:rsid w:val="00C055A1"/>
    <w:rsid w:val="00C055D1"/>
    <w:rsid w:val="00C059F7"/>
    <w:rsid w:val="00C0602E"/>
    <w:rsid w:val="00C06292"/>
    <w:rsid w:val="00C06981"/>
    <w:rsid w:val="00C06E9F"/>
    <w:rsid w:val="00C06EB2"/>
    <w:rsid w:val="00C10EF3"/>
    <w:rsid w:val="00C113C8"/>
    <w:rsid w:val="00C11B67"/>
    <w:rsid w:val="00C127C9"/>
    <w:rsid w:val="00C129EE"/>
    <w:rsid w:val="00C12A9B"/>
    <w:rsid w:val="00C133E2"/>
    <w:rsid w:val="00C134F8"/>
    <w:rsid w:val="00C13693"/>
    <w:rsid w:val="00C136D4"/>
    <w:rsid w:val="00C136DD"/>
    <w:rsid w:val="00C13EF5"/>
    <w:rsid w:val="00C14E84"/>
    <w:rsid w:val="00C14F21"/>
    <w:rsid w:val="00C151E7"/>
    <w:rsid w:val="00C154E9"/>
    <w:rsid w:val="00C157EF"/>
    <w:rsid w:val="00C15B5E"/>
    <w:rsid w:val="00C16C0F"/>
    <w:rsid w:val="00C1738A"/>
    <w:rsid w:val="00C1791C"/>
    <w:rsid w:val="00C2004C"/>
    <w:rsid w:val="00C20056"/>
    <w:rsid w:val="00C20301"/>
    <w:rsid w:val="00C2061B"/>
    <w:rsid w:val="00C20BC9"/>
    <w:rsid w:val="00C20F1E"/>
    <w:rsid w:val="00C22BEA"/>
    <w:rsid w:val="00C2320C"/>
    <w:rsid w:val="00C233AA"/>
    <w:rsid w:val="00C23A55"/>
    <w:rsid w:val="00C23ADB"/>
    <w:rsid w:val="00C23E73"/>
    <w:rsid w:val="00C23F67"/>
    <w:rsid w:val="00C2400B"/>
    <w:rsid w:val="00C244CD"/>
    <w:rsid w:val="00C24821"/>
    <w:rsid w:val="00C2489E"/>
    <w:rsid w:val="00C24A81"/>
    <w:rsid w:val="00C24F65"/>
    <w:rsid w:val="00C252F1"/>
    <w:rsid w:val="00C25A67"/>
    <w:rsid w:val="00C26BB2"/>
    <w:rsid w:val="00C26D25"/>
    <w:rsid w:val="00C26FF6"/>
    <w:rsid w:val="00C2708C"/>
    <w:rsid w:val="00C272D4"/>
    <w:rsid w:val="00C278BD"/>
    <w:rsid w:val="00C27E09"/>
    <w:rsid w:val="00C27FBA"/>
    <w:rsid w:val="00C306CF"/>
    <w:rsid w:val="00C30731"/>
    <w:rsid w:val="00C3115B"/>
    <w:rsid w:val="00C32552"/>
    <w:rsid w:val="00C33531"/>
    <w:rsid w:val="00C339BF"/>
    <w:rsid w:val="00C33B09"/>
    <w:rsid w:val="00C33C62"/>
    <w:rsid w:val="00C345B0"/>
    <w:rsid w:val="00C34C4E"/>
    <w:rsid w:val="00C353AE"/>
    <w:rsid w:val="00C353E1"/>
    <w:rsid w:val="00C3586F"/>
    <w:rsid w:val="00C358EE"/>
    <w:rsid w:val="00C35959"/>
    <w:rsid w:val="00C35ADB"/>
    <w:rsid w:val="00C3693E"/>
    <w:rsid w:val="00C36B3C"/>
    <w:rsid w:val="00C37565"/>
    <w:rsid w:val="00C377A5"/>
    <w:rsid w:val="00C37B31"/>
    <w:rsid w:val="00C37E04"/>
    <w:rsid w:val="00C37E19"/>
    <w:rsid w:val="00C40564"/>
    <w:rsid w:val="00C406BA"/>
    <w:rsid w:val="00C40A9D"/>
    <w:rsid w:val="00C417DE"/>
    <w:rsid w:val="00C4253A"/>
    <w:rsid w:val="00C4256A"/>
    <w:rsid w:val="00C42612"/>
    <w:rsid w:val="00C43573"/>
    <w:rsid w:val="00C43BB4"/>
    <w:rsid w:val="00C43E8F"/>
    <w:rsid w:val="00C44583"/>
    <w:rsid w:val="00C4494D"/>
    <w:rsid w:val="00C44972"/>
    <w:rsid w:val="00C44A16"/>
    <w:rsid w:val="00C458DE"/>
    <w:rsid w:val="00C46E7B"/>
    <w:rsid w:val="00C47844"/>
    <w:rsid w:val="00C47FA4"/>
    <w:rsid w:val="00C50664"/>
    <w:rsid w:val="00C51322"/>
    <w:rsid w:val="00C51A4A"/>
    <w:rsid w:val="00C531D5"/>
    <w:rsid w:val="00C536EC"/>
    <w:rsid w:val="00C548AE"/>
    <w:rsid w:val="00C54F8C"/>
    <w:rsid w:val="00C54FA4"/>
    <w:rsid w:val="00C5502D"/>
    <w:rsid w:val="00C55CC2"/>
    <w:rsid w:val="00C562EA"/>
    <w:rsid w:val="00C6056E"/>
    <w:rsid w:val="00C6099A"/>
    <w:rsid w:val="00C61019"/>
    <w:rsid w:val="00C61536"/>
    <w:rsid w:val="00C6182B"/>
    <w:rsid w:val="00C620FF"/>
    <w:rsid w:val="00C6256C"/>
    <w:rsid w:val="00C628FB"/>
    <w:rsid w:val="00C629D2"/>
    <w:rsid w:val="00C62A68"/>
    <w:rsid w:val="00C6378C"/>
    <w:rsid w:val="00C638B9"/>
    <w:rsid w:val="00C63D4E"/>
    <w:rsid w:val="00C63E0C"/>
    <w:rsid w:val="00C6453B"/>
    <w:rsid w:val="00C64AB8"/>
    <w:rsid w:val="00C64BAC"/>
    <w:rsid w:val="00C64CBE"/>
    <w:rsid w:val="00C64D86"/>
    <w:rsid w:val="00C652F3"/>
    <w:rsid w:val="00C653BB"/>
    <w:rsid w:val="00C66040"/>
    <w:rsid w:val="00C667E0"/>
    <w:rsid w:val="00C66979"/>
    <w:rsid w:val="00C67AFD"/>
    <w:rsid w:val="00C67B71"/>
    <w:rsid w:val="00C67D9E"/>
    <w:rsid w:val="00C705FD"/>
    <w:rsid w:val="00C70E65"/>
    <w:rsid w:val="00C714B3"/>
    <w:rsid w:val="00C7155C"/>
    <w:rsid w:val="00C715C6"/>
    <w:rsid w:val="00C717C9"/>
    <w:rsid w:val="00C71A51"/>
    <w:rsid w:val="00C72165"/>
    <w:rsid w:val="00C7265B"/>
    <w:rsid w:val="00C72D12"/>
    <w:rsid w:val="00C7315D"/>
    <w:rsid w:val="00C73917"/>
    <w:rsid w:val="00C73B41"/>
    <w:rsid w:val="00C74B6B"/>
    <w:rsid w:val="00C74E39"/>
    <w:rsid w:val="00C7554D"/>
    <w:rsid w:val="00C756B8"/>
    <w:rsid w:val="00C75776"/>
    <w:rsid w:val="00C759DB"/>
    <w:rsid w:val="00C75A58"/>
    <w:rsid w:val="00C76135"/>
    <w:rsid w:val="00C76AD5"/>
    <w:rsid w:val="00C76FA2"/>
    <w:rsid w:val="00C77B7E"/>
    <w:rsid w:val="00C80B1C"/>
    <w:rsid w:val="00C810E5"/>
    <w:rsid w:val="00C828AD"/>
    <w:rsid w:val="00C83189"/>
    <w:rsid w:val="00C83383"/>
    <w:rsid w:val="00C842E4"/>
    <w:rsid w:val="00C84686"/>
    <w:rsid w:val="00C849BB"/>
    <w:rsid w:val="00C855FD"/>
    <w:rsid w:val="00C85879"/>
    <w:rsid w:val="00C863D4"/>
    <w:rsid w:val="00C86AB3"/>
    <w:rsid w:val="00C86C70"/>
    <w:rsid w:val="00C86E7E"/>
    <w:rsid w:val="00C873C8"/>
    <w:rsid w:val="00C876DF"/>
    <w:rsid w:val="00C8775C"/>
    <w:rsid w:val="00C9091B"/>
    <w:rsid w:val="00C90D9A"/>
    <w:rsid w:val="00C9102B"/>
    <w:rsid w:val="00C9122F"/>
    <w:rsid w:val="00C9169A"/>
    <w:rsid w:val="00C91ADF"/>
    <w:rsid w:val="00C92726"/>
    <w:rsid w:val="00C92CEA"/>
    <w:rsid w:val="00C93787"/>
    <w:rsid w:val="00C939A8"/>
    <w:rsid w:val="00C93C6D"/>
    <w:rsid w:val="00C94518"/>
    <w:rsid w:val="00C94698"/>
    <w:rsid w:val="00C94B3B"/>
    <w:rsid w:val="00C95348"/>
    <w:rsid w:val="00C95507"/>
    <w:rsid w:val="00C95A82"/>
    <w:rsid w:val="00C962B3"/>
    <w:rsid w:val="00C96863"/>
    <w:rsid w:val="00C96B7B"/>
    <w:rsid w:val="00C96C27"/>
    <w:rsid w:val="00C96D7C"/>
    <w:rsid w:val="00C97379"/>
    <w:rsid w:val="00C97412"/>
    <w:rsid w:val="00CA070F"/>
    <w:rsid w:val="00CA0DF0"/>
    <w:rsid w:val="00CA1672"/>
    <w:rsid w:val="00CA1B02"/>
    <w:rsid w:val="00CA1DFD"/>
    <w:rsid w:val="00CA31A3"/>
    <w:rsid w:val="00CA41C3"/>
    <w:rsid w:val="00CA4425"/>
    <w:rsid w:val="00CA51C7"/>
    <w:rsid w:val="00CA5274"/>
    <w:rsid w:val="00CA557E"/>
    <w:rsid w:val="00CA58DF"/>
    <w:rsid w:val="00CA5B21"/>
    <w:rsid w:val="00CA5D34"/>
    <w:rsid w:val="00CA68CA"/>
    <w:rsid w:val="00CA6B41"/>
    <w:rsid w:val="00CA6E17"/>
    <w:rsid w:val="00CA714B"/>
    <w:rsid w:val="00CA7B9E"/>
    <w:rsid w:val="00CB079F"/>
    <w:rsid w:val="00CB1132"/>
    <w:rsid w:val="00CB1443"/>
    <w:rsid w:val="00CB1DD8"/>
    <w:rsid w:val="00CB1DDC"/>
    <w:rsid w:val="00CB47D5"/>
    <w:rsid w:val="00CB582C"/>
    <w:rsid w:val="00CB5CAB"/>
    <w:rsid w:val="00CB6234"/>
    <w:rsid w:val="00CB6BD3"/>
    <w:rsid w:val="00CB7845"/>
    <w:rsid w:val="00CC062F"/>
    <w:rsid w:val="00CC1AE6"/>
    <w:rsid w:val="00CC1CF0"/>
    <w:rsid w:val="00CC1E63"/>
    <w:rsid w:val="00CC25C5"/>
    <w:rsid w:val="00CC27D6"/>
    <w:rsid w:val="00CC2D1F"/>
    <w:rsid w:val="00CC30FF"/>
    <w:rsid w:val="00CC37D7"/>
    <w:rsid w:val="00CC39A9"/>
    <w:rsid w:val="00CC4947"/>
    <w:rsid w:val="00CC4DD3"/>
    <w:rsid w:val="00CC52A8"/>
    <w:rsid w:val="00CC57D5"/>
    <w:rsid w:val="00CC5B09"/>
    <w:rsid w:val="00CC6590"/>
    <w:rsid w:val="00CC7208"/>
    <w:rsid w:val="00CC75E6"/>
    <w:rsid w:val="00CD0776"/>
    <w:rsid w:val="00CD13CB"/>
    <w:rsid w:val="00CD1735"/>
    <w:rsid w:val="00CD1BE7"/>
    <w:rsid w:val="00CD1C35"/>
    <w:rsid w:val="00CD2E9C"/>
    <w:rsid w:val="00CD2FEA"/>
    <w:rsid w:val="00CD3EF8"/>
    <w:rsid w:val="00CD416B"/>
    <w:rsid w:val="00CD4170"/>
    <w:rsid w:val="00CD432E"/>
    <w:rsid w:val="00CD44D1"/>
    <w:rsid w:val="00CD4918"/>
    <w:rsid w:val="00CD4DB1"/>
    <w:rsid w:val="00CD4DFB"/>
    <w:rsid w:val="00CD4FDC"/>
    <w:rsid w:val="00CD533D"/>
    <w:rsid w:val="00CD5660"/>
    <w:rsid w:val="00CD586D"/>
    <w:rsid w:val="00CD6051"/>
    <w:rsid w:val="00CD6219"/>
    <w:rsid w:val="00CD720D"/>
    <w:rsid w:val="00CD7B34"/>
    <w:rsid w:val="00CD7CF0"/>
    <w:rsid w:val="00CE0239"/>
    <w:rsid w:val="00CE0980"/>
    <w:rsid w:val="00CE0A03"/>
    <w:rsid w:val="00CE1725"/>
    <w:rsid w:val="00CE189C"/>
    <w:rsid w:val="00CE1C21"/>
    <w:rsid w:val="00CE2AFE"/>
    <w:rsid w:val="00CE2B00"/>
    <w:rsid w:val="00CE37E4"/>
    <w:rsid w:val="00CE432D"/>
    <w:rsid w:val="00CE5311"/>
    <w:rsid w:val="00CE55EA"/>
    <w:rsid w:val="00CE56E4"/>
    <w:rsid w:val="00CE57FC"/>
    <w:rsid w:val="00CE58E5"/>
    <w:rsid w:val="00CE64D1"/>
    <w:rsid w:val="00CE6763"/>
    <w:rsid w:val="00CE6C3C"/>
    <w:rsid w:val="00CF0DFB"/>
    <w:rsid w:val="00CF0E4F"/>
    <w:rsid w:val="00CF29E5"/>
    <w:rsid w:val="00CF2C7B"/>
    <w:rsid w:val="00CF3245"/>
    <w:rsid w:val="00CF358D"/>
    <w:rsid w:val="00CF3DD9"/>
    <w:rsid w:val="00CF3F48"/>
    <w:rsid w:val="00CF3FAD"/>
    <w:rsid w:val="00CF404F"/>
    <w:rsid w:val="00CF4C70"/>
    <w:rsid w:val="00CF4D2C"/>
    <w:rsid w:val="00CF4E34"/>
    <w:rsid w:val="00CF586B"/>
    <w:rsid w:val="00CF5CF3"/>
    <w:rsid w:val="00CF6140"/>
    <w:rsid w:val="00CF6625"/>
    <w:rsid w:val="00CF6C13"/>
    <w:rsid w:val="00CF7860"/>
    <w:rsid w:val="00D00844"/>
    <w:rsid w:val="00D0087A"/>
    <w:rsid w:val="00D00925"/>
    <w:rsid w:val="00D00C31"/>
    <w:rsid w:val="00D010D9"/>
    <w:rsid w:val="00D01556"/>
    <w:rsid w:val="00D016AB"/>
    <w:rsid w:val="00D019C4"/>
    <w:rsid w:val="00D01B0A"/>
    <w:rsid w:val="00D01E5E"/>
    <w:rsid w:val="00D0221A"/>
    <w:rsid w:val="00D0239B"/>
    <w:rsid w:val="00D03429"/>
    <w:rsid w:val="00D0367E"/>
    <w:rsid w:val="00D03B7E"/>
    <w:rsid w:val="00D045D4"/>
    <w:rsid w:val="00D05166"/>
    <w:rsid w:val="00D058EE"/>
    <w:rsid w:val="00D05DED"/>
    <w:rsid w:val="00D05EC4"/>
    <w:rsid w:val="00D0600B"/>
    <w:rsid w:val="00D063D8"/>
    <w:rsid w:val="00D06790"/>
    <w:rsid w:val="00D06884"/>
    <w:rsid w:val="00D06F0C"/>
    <w:rsid w:val="00D07338"/>
    <w:rsid w:val="00D07496"/>
    <w:rsid w:val="00D106FD"/>
    <w:rsid w:val="00D10AE0"/>
    <w:rsid w:val="00D111FD"/>
    <w:rsid w:val="00D118BF"/>
    <w:rsid w:val="00D12DEF"/>
    <w:rsid w:val="00D12E16"/>
    <w:rsid w:val="00D137F4"/>
    <w:rsid w:val="00D13A26"/>
    <w:rsid w:val="00D13E9F"/>
    <w:rsid w:val="00D1462C"/>
    <w:rsid w:val="00D14855"/>
    <w:rsid w:val="00D14918"/>
    <w:rsid w:val="00D15027"/>
    <w:rsid w:val="00D153E7"/>
    <w:rsid w:val="00D15810"/>
    <w:rsid w:val="00D160A2"/>
    <w:rsid w:val="00D160B2"/>
    <w:rsid w:val="00D1660A"/>
    <w:rsid w:val="00D16B72"/>
    <w:rsid w:val="00D17114"/>
    <w:rsid w:val="00D1756E"/>
    <w:rsid w:val="00D175D6"/>
    <w:rsid w:val="00D2040C"/>
    <w:rsid w:val="00D20A90"/>
    <w:rsid w:val="00D20DF8"/>
    <w:rsid w:val="00D21360"/>
    <w:rsid w:val="00D21A3D"/>
    <w:rsid w:val="00D21BAE"/>
    <w:rsid w:val="00D21C95"/>
    <w:rsid w:val="00D22120"/>
    <w:rsid w:val="00D23059"/>
    <w:rsid w:val="00D23A6B"/>
    <w:rsid w:val="00D23D7D"/>
    <w:rsid w:val="00D24461"/>
    <w:rsid w:val="00D25A8C"/>
    <w:rsid w:val="00D25B3D"/>
    <w:rsid w:val="00D26289"/>
    <w:rsid w:val="00D26759"/>
    <w:rsid w:val="00D26A12"/>
    <w:rsid w:val="00D26B24"/>
    <w:rsid w:val="00D26DAD"/>
    <w:rsid w:val="00D27232"/>
    <w:rsid w:val="00D27AAA"/>
    <w:rsid w:val="00D27D62"/>
    <w:rsid w:val="00D30211"/>
    <w:rsid w:val="00D30349"/>
    <w:rsid w:val="00D30990"/>
    <w:rsid w:val="00D3163C"/>
    <w:rsid w:val="00D3225A"/>
    <w:rsid w:val="00D32A13"/>
    <w:rsid w:val="00D32E6D"/>
    <w:rsid w:val="00D32FEE"/>
    <w:rsid w:val="00D33187"/>
    <w:rsid w:val="00D3337C"/>
    <w:rsid w:val="00D33727"/>
    <w:rsid w:val="00D3413E"/>
    <w:rsid w:val="00D343E4"/>
    <w:rsid w:val="00D34B37"/>
    <w:rsid w:val="00D35096"/>
    <w:rsid w:val="00D36038"/>
    <w:rsid w:val="00D362A4"/>
    <w:rsid w:val="00D3781B"/>
    <w:rsid w:val="00D40243"/>
    <w:rsid w:val="00D402AD"/>
    <w:rsid w:val="00D4097F"/>
    <w:rsid w:val="00D412E6"/>
    <w:rsid w:val="00D41797"/>
    <w:rsid w:val="00D41D38"/>
    <w:rsid w:val="00D42417"/>
    <w:rsid w:val="00D4247A"/>
    <w:rsid w:val="00D4274B"/>
    <w:rsid w:val="00D429F3"/>
    <w:rsid w:val="00D42BE9"/>
    <w:rsid w:val="00D431B0"/>
    <w:rsid w:val="00D4382B"/>
    <w:rsid w:val="00D44207"/>
    <w:rsid w:val="00D44DCF"/>
    <w:rsid w:val="00D458D6"/>
    <w:rsid w:val="00D45AEB"/>
    <w:rsid w:val="00D46340"/>
    <w:rsid w:val="00D46761"/>
    <w:rsid w:val="00D46FC1"/>
    <w:rsid w:val="00D471FB"/>
    <w:rsid w:val="00D472D9"/>
    <w:rsid w:val="00D47396"/>
    <w:rsid w:val="00D47F5B"/>
    <w:rsid w:val="00D5038B"/>
    <w:rsid w:val="00D50AC4"/>
    <w:rsid w:val="00D50C9C"/>
    <w:rsid w:val="00D51101"/>
    <w:rsid w:val="00D513AB"/>
    <w:rsid w:val="00D51460"/>
    <w:rsid w:val="00D51675"/>
    <w:rsid w:val="00D5186C"/>
    <w:rsid w:val="00D52C45"/>
    <w:rsid w:val="00D5368E"/>
    <w:rsid w:val="00D538AB"/>
    <w:rsid w:val="00D53A53"/>
    <w:rsid w:val="00D53FFB"/>
    <w:rsid w:val="00D5537C"/>
    <w:rsid w:val="00D556A8"/>
    <w:rsid w:val="00D55B1E"/>
    <w:rsid w:val="00D56099"/>
    <w:rsid w:val="00D56388"/>
    <w:rsid w:val="00D60311"/>
    <w:rsid w:val="00D60645"/>
    <w:rsid w:val="00D60EB6"/>
    <w:rsid w:val="00D612A1"/>
    <w:rsid w:val="00D61446"/>
    <w:rsid w:val="00D61703"/>
    <w:rsid w:val="00D61A02"/>
    <w:rsid w:val="00D62680"/>
    <w:rsid w:val="00D62A29"/>
    <w:rsid w:val="00D6389C"/>
    <w:rsid w:val="00D638FB"/>
    <w:rsid w:val="00D63DCB"/>
    <w:rsid w:val="00D64026"/>
    <w:rsid w:val="00D648EF"/>
    <w:rsid w:val="00D6498B"/>
    <w:rsid w:val="00D64A0B"/>
    <w:rsid w:val="00D64E44"/>
    <w:rsid w:val="00D67ACA"/>
    <w:rsid w:val="00D711BC"/>
    <w:rsid w:val="00D71832"/>
    <w:rsid w:val="00D71DEB"/>
    <w:rsid w:val="00D725D3"/>
    <w:rsid w:val="00D72F4E"/>
    <w:rsid w:val="00D7397F"/>
    <w:rsid w:val="00D73A62"/>
    <w:rsid w:val="00D75203"/>
    <w:rsid w:val="00D755AB"/>
    <w:rsid w:val="00D75E30"/>
    <w:rsid w:val="00D76BEC"/>
    <w:rsid w:val="00D76DEF"/>
    <w:rsid w:val="00D76E73"/>
    <w:rsid w:val="00D80396"/>
    <w:rsid w:val="00D803F3"/>
    <w:rsid w:val="00D80963"/>
    <w:rsid w:val="00D81611"/>
    <w:rsid w:val="00D81989"/>
    <w:rsid w:val="00D81C04"/>
    <w:rsid w:val="00D82195"/>
    <w:rsid w:val="00D82718"/>
    <w:rsid w:val="00D82A8C"/>
    <w:rsid w:val="00D82DA3"/>
    <w:rsid w:val="00D84190"/>
    <w:rsid w:val="00D847A2"/>
    <w:rsid w:val="00D84E53"/>
    <w:rsid w:val="00D85280"/>
    <w:rsid w:val="00D85AF3"/>
    <w:rsid w:val="00D85B21"/>
    <w:rsid w:val="00D86F8A"/>
    <w:rsid w:val="00D87383"/>
    <w:rsid w:val="00D875D4"/>
    <w:rsid w:val="00D878CB"/>
    <w:rsid w:val="00D87DEF"/>
    <w:rsid w:val="00D87FC7"/>
    <w:rsid w:val="00D87FD9"/>
    <w:rsid w:val="00D90742"/>
    <w:rsid w:val="00D909DB"/>
    <w:rsid w:val="00D91813"/>
    <w:rsid w:val="00D92408"/>
    <w:rsid w:val="00D92CB3"/>
    <w:rsid w:val="00D935D9"/>
    <w:rsid w:val="00D937AF"/>
    <w:rsid w:val="00D937BB"/>
    <w:rsid w:val="00D940A4"/>
    <w:rsid w:val="00D941E4"/>
    <w:rsid w:val="00D945D1"/>
    <w:rsid w:val="00D94BB1"/>
    <w:rsid w:val="00D95184"/>
    <w:rsid w:val="00D95992"/>
    <w:rsid w:val="00D95A61"/>
    <w:rsid w:val="00D961E9"/>
    <w:rsid w:val="00D9629A"/>
    <w:rsid w:val="00D969AC"/>
    <w:rsid w:val="00D96AC5"/>
    <w:rsid w:val="00D96D2C"/>
    <w:rsid w:val="00D9742B"/>
    <w:rsid w:val="00D97506"/>
    <w:rsid w:val="00D975F5"/>
    <w:rsid w:val="00D978A9"/>
    <w:rsid w:val="00DA1941"/>
    <w:rsid w:val="00DA1A47"/>
    <w:rsid w:val="00DA1CCB"/>
    <w:rsid w:val="00DA2E40"/>
    <w:rsid w:val="00DA327D"/>
    <w:rsid w:val="00DA4983"/>
    <w:rsid w:val="00DA4AE6"/>
    <w:rsid w:val="00DA4E2B"/>
    <w:rsid w:val="00DA5A78"/>
    <w:rsid w:val="00DA5CCD"/>
    <w:rsid w:val="00DA5DE4"/>
    <w:rsid w:val="00DA601D"/>
    <w:rsid w:val="00DA6758"/>
    <w:rsid w:val="00DA6877"/>
    <w:rsid w:val="00DB001C"/>
    <w:rsid w:val="00DB157B"/>
    <w:rsid w:val="00DB159B"/>
    <w:rsid w:val="00DB17E8"/>
    <w:rsid w:val="00DB1D42"/>
    <w:rsid w:val="00DB27D2"/>
    <w:rsid w:val="00DB2A81"/>
    <w:rsid w:val="00DB310E"/>
    <w:rsid w:val="00DB32F5"/>
    <w:rsid w:val="00DB4777"/>
    <w:rsid w:val="00DB531C"/>
    <w:rsid w:val="00DB5399"/>
    <w:rsid w:val="00DB56AA"/>
    <w:rsid w:val="00DB5973"/>
    <w:rsid w:val="00DB5C36"/>
    <w:rsid w:val="00DB5D29"/>
    <w:rsid w:val="00DB5E34"/>
    <w:rsid w:val="00DB6776"/>
    <w:rsid w:val="00DB7A89"/>
    <w:rsid w:val="00DC0827"/>
    <w:rsid w:val="00DC099D"/>
    <w:rsid w:val="00DC1D0F"/>
    <w:rsid w:val="00DC3667"/>
    <w:rsid w:val="00DC3702"/>
    <w:rsid w:val="00DC3F1D"/>
    <w:rsid w:val="00DC40CF"/>
    <w:rsid w:val="00DC499D"/>
    <w:rsid w:val="00DC4F88"/>
    <w:rsid w:val="00DC5160"/>
    <w:rsid w:val="00DC6200"/>
    <w:rsid w:val="00DC647B"/>
    <w:rsid w:val="00DC7005"/>
    <w:rsid w:val="00DC73DA"/>
    <w:rsid w:val="00DD10A3"/>
    <w:rsid w:val="00DD12F0"/>
    <w:rsid w:val="00DD14C2"/>
    <w:rsid w:val="00DD1556"/>
    <w:rsid w:val="00DD1FB2"/>
    <w:rsid w:val="00DD24BB"/>
    <w:rsid w:val="00DD26AE"/>
    <w:rsid w:val="00DD2C2F"/>
    <w:rsid w:val="00DD2E60"/>
    <w:rsid w:val="00DD3420"/>
    <w:rsid w:val="00DD3CC6"/>
    <w:rsid w:val="00DD3CD4"/>
    <w:rsid w:val="00DD498D"/>
    <w:rsid w:val="00DD4EED"/>
    <w:rsid w:val="00DD53E5"/>
    <w:rsid w:val="00DD575F"/>
    <w:rsid w:val="00DD5871"/>
    <w:rsid w:val="00DD6773"/>
    <w:rsid w:val="00DD6875"/>
    <w:rsid w:val="00DD6EB2"/>
    <w:rsid w:val="00DD70BF"/>
    <w:rsid w:val="00DD72EF"/>
    <w:rsid w:val="00DD79D0"/>
    <w:rsid w:val="00DE123E"/>
    <w:rsid w:val="00DE15B5"/>
    <w:rsid w:val="00DE1D61"/>
    <w:rsid w:val="00DE2AFA"/>
    <w:rsid w:val="00DE2C39"/>
    <w:rsid w:val="00DE491A"/>
    <w:rsid w:val="00DE5000"/>
    <w:rsid w:val="00DE5871"/>
    <w:rsid w:val="00DE5C24"/>
    <w:rsid w:val="00DE626C"/>
    <w:rsid w:val="00DE675C"/>
    <w:rsid w:val="00DE6781"/>
    <w:rsid w:val="00DE6A30"/>
    <w:rsid w:val="00DE7121"/>
    <w:rsid w:val="00DE7512"/>
    <w:rsid w:val="00DE757F"/>
    <w:rsid w:val="00DE7ED1"/>
    <w:rsid w:val="00DF09F6"/>
    <w:rsid w:val="00DF0A20"/>
    <w:rsid w:val="00DF0E6C"/>
    <w:rsid w:val="00DF194D"/>
    <w:rsid w:val="00DF1969"/>
    <w:rsid w:val="00DF27FE"/>
    <w:rsid w:val="00DF313E"/>
    <w:rsid w:val="00DF3E14"/>
    <w:rsid w:val="00DF4EA0"/>
    <w:rsid w:val="00DF502E"/>
    <w:rsid w:val="00DF58D6"/>
    <w:rsid w:val="00DF626E"/>
    <w:rsid w:val="00DF662A"/>
    <w:rsid w:val="00DF6D5A"/>
    <w:rsid w:val="00DF7058"/>
    <w:rsid w:val="00DF7B0F"/>
    <w:rsid w:val="00E00203"/>
    <w:rsid w:val="00E00BFB"/>
    <w:rsid w:val="00E01D5B"/>
    <w:rsid w:val="00E02686"/>
    <w:rsid w:val="00E03A58"/>
    <w:rsid w:val="00E03BE5"/>
    <w:rsid w:val="00E03DF9"/>
    <w:rsid w:val="00E042C9"/>
    <w:rsid w:val="00E04BB6"/>
    <w:rsid w:val="00E04F22"/>
    <w:rsid w:val="00E053B7"/>
    <w:rsid w:val="00E058A8"/>
    <w:rsid w:val="00E062A5"/>
    <w:rsid w:val="00E062FA"/>
    <w:rsid w:val="00E071FC"/>
    <w:rsid w:val="00E07361"/>
    <w:rsid w:val="00E075FF"/>
    <w:rsid w:val="00E10521"/>
    <w:rsid w:val="00E110F2"/>
    <w:rsid w:val="00E11BAE"/>
    <w:rsid w:val="00E11D09"/>
    <w:rsid w:val="00E129E5"/>
    <w:rsid w:val="00E1321B"/>
    <w:rsid w:val="00E13D3A"/>
    <w:rsid w:val="00E13DB6"/>
    <w:rsid w:val="00E13FC6"/>
    <w:rsid w:val="00E15873"/>
    <w:rsid w:val="00E15BB4"/>
    <w:rsid w:val="00E15F14"/>
    <w:rsid w:val="00E16162"/>
    <w:rsid w:val="00E161B8"/>
    <w:rsid w:val="00E16723"/>
    <w:rsid w:val="00E16ED0"/>
    <w:rsid w:val="00E17168"/>
    <w:rsid w:val="00E17BC2"/>
    <w:rsid w:val="00E17F02"/>
    <w:rsid w:val="00E20262"/>
    <w:rsid w:val="00E20992"/>
    <w:rsid w:val="00E21599"/>
    <w:rsid w:val="00E22366"/>
    <w:rsid w:val="00E22DC1"/>
    <w:rsid w:val="00E2312D"/>
    <w:rsid w:val="00E23DE1"/>
    <w:rsid w:val="00E23E95"/>
    <w:rsid w:val="00E2567E"/>
    <w:rsid w:val="00E25847"/>
    <w:rsid w:val="00E25CFD"/>
    <w:rsid w:val="00E26B8A"/>
    <w:rsid w:val="00E26E52"/>
    <w:rsid w:val="00E27F18"/>
    <w:rsid w:val="00E302E8"/>
    <w:rsid w:val="00E30918"/>
    <w:rsid w:val="00E311BC"/>
    <w:rsid w:val="00E314F5"/>
    <w:rsid w:val="00E319BC"/>
    <w:rsid w:val="00E31F7D"/>
    <w:rsid w:val="00E322A7"/>
    <w:rsid w:val="00E324BC"/>
    <w:rsid w:val="00E32B61"/>
    <w:rsid w:val="00E32E73"/>
    <w:rsid w:val="00E34A0E"/>
    <w:rsid w:val="00E34A3E"/>
    <w:rsid w:val="00E352A5"/>
    <w:rsid w:val="00E35770"/>
    <w:rsid w:val="00E35E0E"/>
    <w:rsid w:val="00E368F8"/>
    <w:rsid w:val="00E36B35"/>
    <w:rsid w:val="00E372A6"/>
    <w:rsid w:val="00E409A4"/>
    <w:rsid w:val="00E4101C"/>
    <w:rsid w:val="00E418B9"/>
    <w:rsid w:val="00E41CFC"/>
    <w:rsid w:val="00E41EB9"/>
    <w:rsid w:val="00E42D6C"/>
    <w:rsid w:val="00E43657"/>
    <w:rsid w:val="00E438BE"/>
    <w:rsid w:val="00E43AAD"/>
    <w:rsid w:val="00E44019"/>
    <w:rsid w:val="00E44081"/>
    <w:rsid w:val="00E44A2A"/>
    <w:rsid w:val="00E4504A"/>
    <w:rsid w:val="00E458CA"/>
    <w:rsid w:val="00E45AB9"/>
    <w:rsid w:val="00E4608A"/>
    <w:rsid w:val="00E464FB"/>
    <w:rsid w:val="00E467A5"/>
    <w:rsid w:val="00E4691D"/>
    <w:rsid w:val="00E46BEB"/>
    <w:rsid w:val="00E46C65"/>
    <w:rsid w:val="00E46E03"/>
    <w:rsid w:val="00E471C9"/>
    <w:rsid w:val="00E47301"/>
    <w:rsid w:val="00E47AA2"/>
    <w:rsid w:val="00E50AA8"/>
    <w:rsid w:val="00E50D15"/>
    <w:rsid w:val="00E50E0E"/>
    <w:rsid w:val="00E5158A"/>
    <w:rsid w:val="00E51741"/>
    <w:rsid w:val="00E51C85"/>
    <w:rsid w:val="00E5236A"/>
    <w:rsid w:val="00E52616"/>
    <w:rsid w:val="00E53A6F"/>
    <w:rsid w:val="00E53D40"/>
    <w:rsid w:val="00E56437"/>
    <w:rsid w:val="00E5646A"/>
    <w:rsid w:val="00E56A62"/>
    <w:rsid w:val="00E56C49"/>
    <w:rsid w:val="00E5726C"/>
    <w:rsid w:val="00E57960"/>
    <w:rsid w:val="00E60758"/>
    <w:rsid w:val="00E60B35"/>
    <w:rsid w:val="00E61742"/>
    <w:rsid w:val="00E6289E"/>
    <w:rsid w:val="00E62CE4"/>
    <w:rsid w:val="00E62F75"/>
    <w:rsid w:val="00E630ED"/>
    <w:rsid w:val="00E63FD8"/>
    <w:rsid w:val="00E64B12"/>
    <w:rsid w:val="00E64E51"/>
    <w:rsid w:val="00E65005"/>
    <w:rsid w:val="00E650D1"/>
    <w:rsid w:val="00E65E28"/>
    <w:rsid w:val="00E660CB"/>
    <w:rsid w:val="00E6629D"/>
    <w:rsid w:val="00E66890"/>
    <w:rsid w:val="00E670D4"/>
    <w:rsid w:val="00E678DD"/>
    <w:rsid w:val="00E67D3F"/>
    <w:rsid w:val="00E70745"/>
    <w:rsid w:val="00E709C8"/>
    <w:rsid w:val="00E70DC2"/>
    <w:rsid w:val="00E71110"/>
    <w:rsid w:val="00E7154C"/>
    <w:rsid w:val="00E71626"/>
    <w:rsid w:val="00E72F74"/>
    <w:rsid w:val="00E7373F"/>
    <w:rsid w:val="00E73A4C"/>
    <w:rsid w:val="00E73C9D"/>
    <w:rsid w:val="00E7436D"/>
    <w:rsid w:val="00E743C6"/>
    <w:rsid w:val="00E75100"/>
    <w:rsid w:val="00E7553E"/>
    <w:rsid w:val="00E75DA4"/>
    <w:rsid w:val="00E767A3"/>
    <w:rsid w:val="00E771AC"/>
    <w:rsid w:val="00E77820"/>
    <w:rsid w:val="00E77E81"/>
    <w:rsid w:val="00E801F0"/>
    <w:rsid w:val="00E803C4"/>
    <w:rsid w:val="00E80736"/>
    <w:rsid w:val="00E825C7"/>
    <w:rsid w:val="00E82CCC"/>
    <w:rsid w:val="00E838E7"/>
    <w:rsid w:val="00E84291"/>
    <w:rsid w:val="00E84307"/>
    <w:rsid w:val="00E8528E"/>
    <w:rsid w:val="00E85579"/>
    <w:rsid w:val="00E8612C"/>
    <w:rsid w:val="00E862AC"/>
    <w:rsid w:val="00E86489"/>
    <w:rsid w:val="00E868BD"/>
    <w:rsid w:val="00E86F0A"/>
    <w:rsid w:val="00E874BC"/>
    <w:rsid w:val="00E87672"/>
    <w:rsid w:val="00E87A2C"/>
    <w:rsid w:val="00E90872"/>
    <w:rsid w:val="00E90BC0"/>
    <w:rsid w:val="00E92370"/>
    <w:rsid w:val="00E92FAC"/>
    <w:rsid w:val="00E93482"/>
    <w:rsid w:val="00E934DE"/>
    <w:rsid w:val="00E93825"/>
    <w:rsid w:val="00E94401"/>
    <w:rsid w:val="00E948D0"/>
    <w:rsid w:val="00E953F4"/>
    <w:rsid w:val="00E966D4"/>
    <w:rsid w:val="00E96805"/>
    <w:rsid w:val="00E97C4C"/>
    <w:rsid w:val="00EA070A"/>
    <w:rsid w:val="00EA0FF0"/>
    <w:rsid w:val="00EA1043"/>
    <w:rsid w:val="00EA160F"/>
    <w:rsid w:val="00EA1725"/>
    <w:rsid w:val="00EA1F29"/>
    <w:rsid w:val="00EA25BF"/>
    <w:rsid w:val="00EA27F9"/>
    <w:rsid w:val="00EA295B"/>
    <w:rsid w:val="00EA308D"/>
    <w:rsid w:val="00EA3AAA"/>
    <w:rsid w:val="00EA46A3"/>
    <w:rsid w:val="00EA47F9"/>
    <w:rsid w:val="00EA4913"/>
    <w:rsid w:val="00EA4BC8"/>
    <w:rsid w:val="00EA4C0B"/>
    <w:rsid w:val="00EA4FFF"/>
    <w:rsid w:val="00EA6177"/>
    <w:rsid w:val="00EA6EB5"/>
    <w:rsid w:val="00EA7F9B"/>
    <w:rsid w:val="00EB034C"/>
    <w:rsid w:val="00EB06AA"/>
    <w:rsid w:val="00EB0C4B"/>
    <w:rsid w:val="00EB0DAF"/>
    <w:rsid w:val="00EB1046"/>
    <w:rsid w:val="00EB19C6"/>
    <w:rsid w:val="00EB3187"/>
    <w:rsid w:val="00EB3A5F"/>
    <w:rsid w:val="00EB4B65"/>
    <w:rsid w:val="00EB5251"/>
    <w:rsid w:val="00EB5665"/>
    <w:rsid w:val="00EB6F77"/>
    <w:rsid w:val="00EC104D"/>
    <w:rsid w:val="00EC1927"/>
    <w:rsid w:val="00EC2238"/>
    <w:rsid w:val="00EC43D0"/>
    <w:rsid w:val="00EC455B"/>
    <w:rsid w:val="00EC4683"/>
    <w:rsid w:val="00EC4805"/>
    <w:rsid w:val="00EC4B8C"/>
    <w:rsid w:val="00EC54B3"/>
    <w:rsid w:val="00EC57CA"/>
    <w:rsid w:val="00EC5A3E"/>
    <w:rsid w:val="00EC6672"/>
    <w:rsid w:val="00EC672B"/>
    <w:rsid w:val="00EC67A3"/>
    <w:rsid w:val="00EC67F3"/>
    <w:rsid w:val="00EC69AD"/>
    <w:rsid w:val="00EC7189"/>
    <w:rsid w:val="00EC7584"/>
    <w:rsid w:val="00EC79F7"/>
    <w:rsid w:val="00ED023E"/>
    <w:rsid w:val="00ED02CF"/>
    <w:rsid w:val="00ED081C"/>
    <w:rsid w:val="00ED0CFA"/>
    <w:rsid w:val="00ED0D18"/>
    <w:rsid w:val="00ED143A"/>
    <w:rsid w:val="00ED17A9"/>
    <w:rsid w:val="00ED1AF3"/>
    <w:rsid w:val="00ED2C6A"/>
    <w:rsid w:val="00ED2CF1"/>
    <w:rsid w:val="00ED334A"/>
    <w:rsid w:val="00ED382E"/>
    <w:rsid w:val="00ED388A"/>
    <w:rsid w:val="00ED38BF"/>
    <w:rsid w:val="00ED4054"/>
    <w:rsid w:val="00ED4CAE"/>
    <w:rsid w:val="00ED4EFF"/>
    <w:rsid w:val="00ED52CA"/>
    <w:rsid w:val="00ED55BB"/>
    <w:rsid w:val="00ED5CFD"/>
    <w:rsid w:val="00ED6477"/>
    <w:rsid w:val="00ED7A6D"/>
    <w:rsid w:val="00ED7C15"/>
    <w:rsid w:val="00EE0807"/>
    <w:rsid w:val="00EE0FAA"/>
    <w:rsid w:val="00EE165F"/>
    <w:rsid w:val="00EE1C3E"/>
    <w:rsid w:val="00EE24E7"/>
    <w:rsid w:val="00EE2AA4"/>
    <w:rsid w:val="00EE2B22"/>
    <w:rsid w:val="00EE2BBB"/>
    <w:rsid w:val="00EE3479"/>
    <w:rsid w:val="00EE362A"/>
    <w:rsid w:val="00EE3DD0"/>
    <w:rsid w:val="00EE430E"/>
    <w:rsid w:val="00EE5E90"/>
    <w:rsid w:val="00EE701B"/>
    <w:rsid w:val="00EE7058"/>
    <w:rsid w:val="00EF0128"/>
    <w:rsid w:val="00EF0143"/>
    <w:rsid w:val="00EF1611"/>
    <w:rsid w:val="00EF1A6A"/>
    <w:rsid w:val="00EF1BBA"/>
    <w:rsid w:val="00EF2085"/>
    <w:rsid w:val="00EF23E2"/>
    <w:rsid w:val="00EF2761"/>
    <w:rsid w:val="00EF3AAE"/>
    <w:rsid w:val="00EF3D02"/>
    <w:rsid w:val="00EF3FBA"/>
    <w:rsid w:val="00EF43CF"/>
    <w:rsid w:val="00EF4DC1"/>
    <w:rsid w:val="00EF52FC"/>
    <w:rsid w:val="00EF5F8E"/>
    <w:rsid w:val="00EF60DB"/>
    <w:rsid w:val="00EF61AE"/>
    <w:rsid w:val="00EF6B7B"/>
    <w:rsid w:val="00EF6FE9"/>
    <w:rsid w:val="00EF7225"/>
    <w:rsid w:val="00EF766C"/>
    <w:rsid w:val="00EF7E1C"/>
    <w:rsid w:val="00F0017F"/>
    <w:rsid w:val="00F00E97"/>
    <w:rsid w:val="00F011C4"/>
    <w:rsid w:val="00F01B3D"/>
    <w:rsid w:val="00F02D3D"/>
    <w:rsid w:val="00F03030"/>
    <w:rsid w:val="00F0304D"/>
    <w:rsid w:val="00F03838"/>
    <w:rsid w:val="00F03871"/>
    <w:rsid w:val="00F03AF2"/>
    <w:rsid w:val="00F03FAF"/>
    <w:rsid w:val="00F04A74"/>
    <w:rsid w:val="00F0514C"/>
    <w:rsid w:val="00F0610E"/>
    <w:rsid w:val="00F0699B"/>
    <w:rsid w:val="00F06DC2"/>
    <w:rsid w:val="00F071A0"/>
    <w:rsid w:val="00F07A82"/>
    <w:rsid w:val="00F1077A"/>
    <w:rsid w:val="00F12F1D"/>
    <w:rsid w:val="00F13BDA"/>
    <w:rsid w:val="00F142F7"/>
    <w:rsid w:val="00F1482F"/>
    <w:rsid w:val="00F15280"/>
    <w:rsid w:val="00F16C50"/>
    <w:rsid w:val="00F16D3C"/>
    <w:rsid w:val="00F16F27"/>
    <w:rsid w:val="00F17036"/>
    <w:rsid w:val="00F17657"/>
    <w:rsid w:val="00F2063B"/>
    <w:rsid w:val="00F21F3A"/>
    <w:rsid w:val="00F22082"/>
    <w:rsid w:val="00F237EF"/>
    <w:rsid w:val="00F24062"/>
    <w:rsid w:val="00F2461B"/>
    <w:rsid w:val="00F2479C"/>
    <w:rsid w:val="00F25CB6"/>
    <w:rsid w:val="00F25D18"/>
    <w:rsid w:val="00F261A7"/>
    <w:rsid w:val="00F264E4"/>
    <w:rsid w:val="00F26555"/>
    <w:rsid w:val="00F2675A"/>
    <w:rsid w:val="00F26DE2"/>
    <w:rsid w:val="00F26E5C"/>
    <w:rsid w:val="00F300C2"/>
    <w:rsid w:val="00F304E8"/>
    <w:rsid w:val="00F308D5"/>
    <w:rsid w:val="00F30F13"/>
    <w:rsid w:val="00F30FA9"/>
    <w:rsid w:val="00F31186"/>
    <w:rsid w:val="00F3148C"/>
    <w:rsid w:val="00F319C3"/>
    <w:rsid w:val="00F324BA"/>
    <w:rsid w:val="00F32C9C"/>
    <w:rsid w:val="00F33179"/>
    <w:rsid w:val="00F3334D"/>
    <w:rsid w:val="00F34C89"/>
    <w:rsid w:val="00F34F7F"/>
    <w:rsid w:val="00F35456"/>
    <w:rsid w:val="00F35C83"/>
    <w:rsid w:val="00F366A4"/>
    <w:rsid w:val="00F36872"/>
    <w:rsid w:val="00F36AFB"/>
    <w:rsid w:val="00F37471"/>
    <w:rsid w:val="00F375A1"/>
    <w:rsid w:val="00F37613"/>
    <w:rsid w:val="00F37892"/>
    <w:rsid w:val="00F41093"/>
    <w:rsid w:val="00F41268"/>
    <w:rsid w:val="00F4150F"/>
    <w:rsid w:val="00F41645"/>
    <w:rsid w:val="00F41EE8"/>
    <w:rsid w:val="00F4216A"/>
    <w:rsid w:val="00F43B8B"/>
    <w:rsid w:val="00F43F26"/>
    <w:rsid w:val="00F43FC6"/>
    <w:rsid w:val="00F445AF"/>
    <w:rsid w:val="00F4507B"/>
    <w:rsid w:val="00F45A43"/>
    <w:rsid w:val="00F45EE5"/>
    <w:rsid w:val="00F46861"/>
    <w:rsid w:val="00F469BA"/>
    <w:rsid w:val="00F46FDB"/>
    <w:rsid w:val="00F47675"/>
    <w:rsid w:val="00F47A9A"/>
    <w:rsid w:val="00F5011C"/>
    <w:rsid w:val="00F50D87"/>
    <w:rsid w:val="00F51519"/>
    <w:rsid w:val="00F51AE4"/>
    <w:rsid w:val="00F52A8A"/>
    <w:rsid w:val="00F52E3F"/>
    <w:rsid w:val="00F53236"/>
    <w:rsid w:val="00F538BE"/>
    <w:rsid w:val="00F549EE"/>
    <w:rsid w:val="00F54A18"/>
    <w:rsid w:val="00F560A4"/>
    <w:rsid w:val="00F56F09"/>
    <w:rsid w:val="00F57DFF"/>
    <w:rsid w:val="00F60385"/>
    <w:rsid w:val="00F6039B"/>
    <w:rsid w:val="00F615BE"/>
    <w:rsid w:val="00F61885"/>
    <w:rsid w:val="00F62834"/>
    <w:rsid w:val="00F653E8"/>
    <w:rsid w:val="00F655C8"/>
    <w:rsid w:val="00F65961"/>
    <w:rsid w:val="00F66136"/>
    <w:rsid w:val="00F66AA5"/>
    <w:rsid w:val="00F66F4C"/>
    <w:rsid w:val="00F670AF"/>
    <w:rsid w:val="00F67837"/>
    <w:rsid w:val="00F67898"/>
    <w:rsid w:val="00F67BD6"/>
    <w:rsid w:val="00F67D7F"/>
    <w:rsid w:val="00F67DAC"/>
    <w:rsid w:val="00F67EF7"/>
    <w:rsid w:val="00F701FC"/>
    <w:rsid w:val="00F70CDE"/>
    <w:rsid w:val="00F713E2"/>
    <w:rsid w:val="00F7143D"/>
    <w:rsid w:val="00F735EE"/>
    <w:rsid w:val="00F73ECD"/>
    <w:rsid w:val="00F74AAE"/>
    <w:rsid w:val="00F74DC6"/>
    <w:rsid w:val="00F7516F"/>
    <w:rsid w:val="00F75201"/>
    <w:rsid w:val="00F75979"/>
    <w:rsid w:val="00F75B17"/>
    <w:rsid w:val="00F76480"/>
    <w:rsid w:val="00F76724"/>
    <w:rsid w:val="00F76BA8"/>
    <w:rsid w:val="00F77060"/>
    <w:rsid w:val="00F77BA1"/>
    <w:rsid w:val="00F77BFA"/>
    <w:rsid w:val="00F802E8"/>
    <w:rsid w:val="00F8076A"/>
    <w:rsid w:val="00F815E0"/>
    <w:rsid w:val="00F81919"/>
    <w:rsid w:val="00F81E4F"/>
    <w:rsid w:val="00F821FC"/>
    <w:rsid w:val="00F82424"/>
    <w:rsid w:val="00F8421C"/>
    <w:rsid w:val="00F84686"/>
    <w:rsid w:val="00F84F42"/>
    <w:rsid w:val="00F8544D"/>
    <w:rsid w:val="00F85490"/>
    <w:rsid w:val="00F856C3"/>
    <w:rsid w:val="00F85860"/>
    <w:rsid w:val="00F85C27"/>
    <w:rsid w:val="00F8611C"/>
    <w:rsid w:val="00F8613B"/>
    <w:rsid w:val="00F8626B"/>
    <w:rsid w:val="00F864F3"/>
    <w:rsid w:val="00F86A6F"/>
    <w:rsid w:val="00F87232"/>
    <w:rsid w:val="00F9004D"/>
    <w:rsid w:val="00F9051B"/>
    <w:rsid w:val="00F90A28"/>
    <w:rsid w:val="00F91499"/>
    <w:rsid w:val="00F91AB9"/>
    <w:rsid w:val="00F91CC1"/>
    <w:rsid w:val="00F9203B"/>
    <w:rsid w:val="00F92BA2"/>
    <w:rsid w:val="00F92EDC"/>
    <w:rsid w:val="00F9323D"/>
    <w:rsid w:val="00F9328C"/>
    <w:rsid w:val="00F93407"/>
    <w:rsid w:val="00F93729"/>
    <w:rsid w:val="00F93DB6"/>
    <w:rsid w:val="00F9456C"/>
    <w:rsid w:val="00F94700"/>
    <w:rsid w:val="00F94CEB"/>
    <w:rsid w:val="00F95036"/>
    <w:rsid w:val="00F95119"/>
    <w:rsid w:val="00F9528D"/>
    <w:rsid w:val="00F95657"/>
    <w:rsid w:val="00F9656D"/>
    <w:rsid w:val="00F96B10"/>
    <w:rsid w:val="00F9713C"/>
    <w:rsid w:val="00F97215"/>
    <w:rsid w:val="00FA0096"/>
    <w:rsid w:val="00FA19C3"/>
    <w:rsid w:val="00FA1C2C"/>
    <w:rsid w:val="00FA1D9C"/>
    <w:rsid w:val="00FA265C"/>
    <w:rsid w:val="00FA2A2F"/>
    <w:rsid w:val="00FA2E64"/>
    <w:rsid w:val="00FA30E0"/>
    <w:rsid w:val="00FA3824"/>
    <w:rsid w:val="00FA3B24"/>
    <w:rsid w:val="00FA59AF"/>
    <w:rsid w:val="00FA5C90"/>
    <w:rsid w:val="00FA667D"/>
    <w:rsid w:val="00FA6FDA"/>
    <w:rsid w:val="00FA704B"/>
    <w:rsid w:val="00FA79D4"/>
    <w:rsid w:val="00FB0094"/>
    <w:rsid w:val="00FB27EE"/>
    <w:rsid w:val="00FB362E"/>
    <w:rsid w:val="00FB37D5"/>
    <w:rsid w:val="00FB4401"/>
    <w:rsid w:val="00FB44DB"/>
    <w:rsid w:val="00FB4852"/>
    <w:rsid w:val="00FB4FF4"/>
    <w:rsid w:val="00FB5F3A"/>
    <w:rsid w:val="00FB64A2"/>
    <w:rsid w:val="00FB65F1"/>
    <w:rsid w:val="00FB6915"/>
    <w:rsid w:val="00FB6C24"/>
    <w:rsid w:val="00FB6F28"/>
    <w:rsid w:val="00FB7294"/>
    <w:rsid w:val="00FB7665"/>
    <w:rsid w:val="00FB788E"/>
    <w:rsid w:val="00FB7957"/>
    <w:rsid w:val="00FB7E3C"/>
    <w:rsid w:val="00FC001A"/>
    <w:rsid w:val="00FC02F2"/>
    <w:rsid w:val="00FC04F5"/>
    <w:rsid w:val="00FC2371"/>
    <w:rsid w:val="00FC309D"/>
    <w:rsid w:val="00FC320A"/>
    <w:rsid w:val="00FC43ED"/>
    <w:rsid w:val="00FC4547"/>
    <w:rsid w:val="00FC46A8"/>
    <w:rsid w:val="00FC5053"/>
    <w:rsid w:val="00FC5998"/>
    <w:rsid w:val="00FC5A3F"/>
    <w:rsid w:val="00FC5BB1"/>
    <w:rsid w:val="00FC630E"/>
    <w:rsid w:val="00FC6608"/>
    <w:rsid w:val="00FC6D98"/>
    <w:rsid w:val="00FC740F"/>
    <w:rsid w:val="00FC76C7"/>
    <w:rsid w:val="00FC794D"/>
    <w:rsid w:val="00FC79F6"/>
    <w:rsid w:val="00FD0089"/>
    <w:rsid w:val="00FD0C46"/>
    <w:rsid w:val="00FD0F9F"/>
    <w:rsid w:val="00FD0FB4"/>
    <w:rsid w:val="00FD1049"/>
    <w:rsid w:val="00FD1DB8"/>
    <w:rsid w:val="00FD1FB4"/>
    <w:rsid w:val="00FD23BE"/>
    <w:rsid w:val="00FD2724"/>
    <w:rsid w:val="00FD2A01"/>
    <w:rsid w:val="00FD2BB6"/>
    <w:rsid w:val="00FD3049"/>
    <w:rsid w:val="00FD46C3"/>
    <w:rsid w:val="00FD4A03"/>
    <w:rsid w:val="00FD4DF7"/>
    <w:rsid w:val="00FD4F09"/>
    <w:rsid w:val="00FD5797"/>
    <w:rsid w:val="00FD58A8"/>
    <w:rsid w:val="00FD5F75"/>
    <w:rsid w:val="00FE02E1"/>
    <w:rsid w:val="00FE0EA8"/>
    <w:rsid w:val="00FE0F96"/>
    <w:rsid w:val="00FE107D"/>
    <w:rsid w:val="00FE15EA"/>
    <w:rsid w:val="00FE169A"/>
    <w:rsid w:val="00FE1DBD"/>
    <w:rsid w:val="00FE2383"/>
    <w:rsid w:val="00FE2810"/>
    <w:rsid w:val="00FE2861"/>
    <w:rsid w:val="00FE2945"/>
    <w:rsid w:val="00FE2D0D"/>
    <w:rsid w:val="00FE2E28"/>
    <w:rsid w:val="00FE4209"/>
    <w:rsid w:val="00FE42E6"/>
    <w:rsid w:val="00FE457A"/>
    <w:rsid w:val="00FE4FB5"/>
    <w:rsid w:val="00FE51C2"/>
    <w:rsid w:val="00FE589E"/>
    <w:rsid w:val="00FE5B2A"/>
    <w:rsid w:val="00FE5CD8"/>
    <w:rsid w:val="00FE65D0"/>
    <w:rsid w:val="00FE663F"/>
    <w:rsid w:val="00FE6A94"/>
    <w:rsid w:val="00FE70B1"/>
    <w:rsid w:val="00FE70EA"/>
    <w:rsid w:val="00FE7518"/>
    <w:rsid w:val="00FE75AD"/>
    <w:rsid w:val="00FE7880"/>
    <w:rsid w:val="00FE79DD"/>
    <w:rsid w:val="00FF07FE"/>
    <w:rsid w:val="00FF124F"/>
    <w:rsid w:val="00FF12BB"/>
    <w:rsid w:val="00FF1A41"/>
    <w:rsid w:val="00FF1CB4"/>
    <w:rsid w:val="00FF22D5"/>
    <w:rsid w:val="00FF23F9"/>
    <w:rsid w:val="00FF369E"/>
    <w:rsid w:val="00FF37FB"/>
    <w:rsid w:val="00FF3FFC"/>
    <w:rsid w:val="00FF5ABA"/>
    <w:rsid w:val="00FF62A7"/>
    <w:rsid w:val="00FF6446"/>
    <w:rsid w:val="00FF68F6"/>
    <w:rsid w:val="00FF69C7"/>
    <w:rsid w:val="00FF6B10"/>
    <w:rsid w:val="00FF7871"/>
    <w:rsid w:val="00FF7E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F6A2BF"/>
  <w15:chartTrackingRefBased/>
  <w15:docId w15:val="{3DBC71C6-A99D-4C04-8828-C57F8C2243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="Times New Roman"/>
        <w:sz w:val="24"/>
        <w:szCs w:val="24"/>
        <w:lang w:val="en-Z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iPriority="0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943754"/>
  </w:style>
  <w:style w:type="paragraph" w:styleId="Heading1">
    <w:name w:val="heading 1"/>
    <w:basedOn w:val="Normal"/>
    <w:next w:val="Normal"/>
    <w:link w:val="Heading1Char"/>
    <w:uiPriority w:val="9"/>
    <w:qFormat/>
    <w:rsid w:val="00D0239B"/>
    <w:pPr>
      <w:keepNext/>
      <w:keepLines/>
      <w:widowControl w:val="0"/>
      <w:pBdr>
        <w:bottom w:val="thinThickSmallGap" w:sz="24" w:space="1" w:color="auto"/>
      </w:pBdr>
      <w:autoSpaceDE w:val="0"/>
      <w:autoSpaceDN w:val="0"/>
      <w:adjustRightInd w:val="0"/>
      <w:spacing w:before="480" w:after="0" w:line="240" w:lineRule="auto"/>
      <w:jc w:val="center"/>
      <w:outlineLvl w:val="0"/>
    </w:pPr>
    <w:rPr>
      <w:rFonts w:eastAsiaTheme="majorEastAsia" w:cstheme="majorBidi"/>
      <w:b/>
      <w:bCs/>
      <w:sz w:val="40"/>
      <w:szCs w:val="28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0239B"/>
    <w:pPr>
      <w:keepNext/>
      <w:keepLines/>
      <w:widowControl w:val="0"/>
      <w:autoSpaceDE w:val="0"/>
      <w:autoSpaceDN w:val="0"/>
      <w:adjustRightInd w:val="0"/>
      <w:spacing w:after="0" w:line="360" w:lineRule="auto"/>
      <w:jc w:val="both"/>
      <w:outlineLvl w:val="1"/>
    </w:pPr>
    <w:rPr>
      <w:rFonts w:eastAsiaTheme="majorEastAsia" w:cstheme="majorBidi"/>
      <w:b/>
      <w:bCs/>
      <w:sz w:val="28"/>
      <w:szCs w:val="26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0239B"/>
    <w:pPr>
      <w:keepNext/>
      <w:keepLines/>
      <w:widowControl w:val="0"/>
      <w:autoSpaceDE w:val="0"/>
      <w:autoSpaceDN w:val="0"/>
      <w:adjustRightInd w:val="0"/>
      <w:spacing w:after="0" w:line="360" w:lineRule="auto"/>
      <w:ind w:left="720" w:hanging="360"/>
      <w:jc w:val="both"/>
      <w:outlineLvl w:val="2"/>
    </w:pPr>
    <w:rPr>
      <w:rFonts w:eastAsiaTheme="majorEastAsia" w:cstheme="majorBidi"/>
      <w:b/>
      <w:bCs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0239B"/>
    <w:rPr>
      <w:rFonts w:eastAsiaTheme="majorEastAsia" w:cstheme="majorBidi"/>
      <w:b/>
      <w:bCs/>
      <w:sz w:val="40"/>
      <w:szCs w:val="28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D0239B"/>
    <w:rPr>
      <w:rFonts w:eastAsiaTheme="majorEastAsia" w:cstheme="majorBidi"/>
      <w:b/>
      <w:bCs/>
      <w:sz w:val="28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D0239B"/>
    <w:rPr>
      <w:rFonts w:eastAsiaTheme="majorEastAsia" w:cstheme="majorBidi"/>
      <w:b/>
      <w:bCs/>
      <w:lang w:val="en-US"/>
    </w:rPr>
  </w:style>
  <w:style w:type="paragraph" w:styleId="ListParagraph">
    <w:name w:val="List Paragraph"/>
    <w:basedOn w:val="Normal"/>
    <w:uiPriority w:val="34"/>
    <w:qFormat/>
    <w:rsid w:val="00943754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4375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3754"/>
    <w:rPr>
      <w:rFonts w:ascii="Tahoma" w:hAnsi="Tahoma" w:cs="Tahoma"/>
      <w:sz w:val="16"/>
      <w:szCs w:val="16"/>
    </w:rPr>
  </w:style>
  <w:style w:type="paragraph" w:styleId="BodyText3">
    <w:name w:val="Body Text 3"/>
    <w:basedOn w:val="Normal"/>
    <w:link w:val="BodyText3Char"/>
    <w:rsid w:val="00943754"/>
    <w:pPr>
      <w:widowControl w:val="0"/>
      <w:autoSpaceDE w:val="0"/>
      <w:autoSpaceDN w:val="0"/>
      <w:adjustRightInd w:val="0"/>
      <w:spacing w:after="120" w:line="240" w:lineRule="auto"/>
    </w:pPr>
    <w:rPr>
      <w:rFonts w:eastAsia="Times New Roman"/>
      <w:sz w:val="16"/>
      <w:szCs w:val="16"/>
    </w:rPr>
  </w:style>
  <w:style w:type="character" w:customStyle="1" w:styleId="BodyText3Char">
    <w:name w:val="Body Text 3 Char"/>
    <w:basedOn w:val="DefaultParagraphFont"/>
    <w:link w:val="BodyText3"/>
    <w:rsid w:val="00943754"/>
    <w:rPr>
      <w:rFonts w:eastAsia="Times New Roman"/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943754"/>
    <w:pPr>
      <w:spacing w:after="0" w:line="240" w:lineRule="auto"/>
    </w:pPr>
    <w:rPr>
      <w:rFonts w:eastAsia="Times New Roman"/>
      <w:sz w:val="20"/>
      <w:szCs w:val="20"/>
      <w:lang w:val="en-GB" w:eastAsia="en-GB"/>
    </w:rPr>
  </w:style>
  <w:style w:type="character" w:customStyle="1" w:styleId="CommentTextChar">
    <w:name w:val="Comment Text Char"/>
    <w:basedOn w:val="DefaultParagraphFont"/>
    <w:link w:val="CommentText"/>
    <w:rsid w:val="00943754"/>
    <w:rPr>
      <w:rFonts w:eastAsia="Times New Roman"/>
      <w:sz w:val="20"/>
      <w:szCs w:val="20"/>
      <w:lang w:val="en-GB" w:eastAsia="en-GB"/>
    </w:rPr>
  </w:style>
  <w:style w:type="character" w:styleId="Hyperlink">
    <w:name w:val="Hyperlink"/>
    <w:basedOn w:val="DefaultParagraphFont"/>
    <w:uiPriority w:val="99"/>
    <w:unhideWhenUsed/>
    <w:rsid w:val="00943754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943754"/>
    <w:rPr>
      <w:color w:val="800080"/>
      <w:u w:val="single"/>
    </w:rPr>
  </w:style>
  <w:style w:type="paragraph" w:customStyle="1" w:styleId="xl69">
    <w:name w:val="xl69"/>
    <w:basedOn w:val="Normal"/>
    <w:rsid w:val="0094375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eastAsia="Times New Roman"/>
      <w:b/>
      <w:bCs/>
      <w:sz w:val="28"/>
      <w:szCs w:val="28"/>
      <w:lang w:eastAsia="en-ZA"/>
    </w:rPr>
  </w:style>
  <w:style w:type="paragraph" w:customStyle="1" w:styleId="xl70">
    <w:name w:val="xl70"/>
    <w:basedOn w:val="Normal"/>
    <w:rsid w:val="0094375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eastAsia="Times New Roman"/>
      <w:b/>
      <w:bCs/>
      <w:sz w:val="18"/>
      <w:szCs w:val="18"/>
      <w:lang w:eastAsia="en-ZA"/>
    </w:rPr>
  </w:style>
  <w:style w:type="paragraph" w:customStyle="1" w:styleId="xl71">
    <w:name w:val="xl71"/>
    <w:basedOn w:val="Normal"/>
    <w:rsid w:val="0094375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eastAsia="Times New Roman"/>
      <w:b/>
      <w:bCs/>
      <w:sz w:val="18"/>
      <w:szCs w:val="18"/>
      <w:lang w:eastAsia="en-ZA"/>
    </w:rPr>
  </w:style>
  <w:style w:type="paragraph" w:customStyle="1" w:styleId="xl72">
    <w:name w:val="xl72"/>
    <w:basedOn w:val="Normal"/>
    <w:rsid w:val="0094375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eastAsia="Times New Roman"/>
      <w:lang w:eastAsia="en-ZA"/>
    </w:rPr>
  </w:style>
  <w:style w:type="table" w:styleId="TableGrid">
    <w:name w:val="Table Grid"/>
    <w:basedOn w:val="TableNormal"/>
    <w:uiPriority w:val="59"/>
    <w:rsid w:val="0094375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Date1">
    <w:name w:val="Date1"/>
    <w:basedOn w:val="DefaultParagraphFont"/>
    <w:rsid w:val="00943754"/>
  </w:style>
  <w:style w:type="paragraph" w:styleId="Bibliography">
    <w:name w:val="Bibliography"/>
    <w:basedOn w:val="Normal"/>
    <w:next w:val="Normal"/>
    <w:uiPriority w:val="37"/>
    <w:unhideWhenUsed/>
    <w:rsid w:val="00943754"/>
  </w:style>
  <w:style w:type="paragraph" w:customStyle="1" w:styleId="EndNoteBibliographyTitle">
    <w:name w:val="EndNote Bibliography Title"/>
    <w:basedOn w:val="Normal"/>
    <w:link w:val="EndNoteBibliographyTitleChar"/>
    <w:rsid w:val="00943754"/>
    <w:pPr>
      <w:spacing w:after="0"/>
      <w:jc w:val="center"/>
    </w:pPr>
    <w:rPr>
      <w:rFonts w:ascii="Calibri" w:hAnsi="Calibri" w:cs="Calibri"/>
      <w:noProof/>
      <w:sz w:val="2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3754"/>
    <w:rPr>
      <w:rFonts w:ascii="Calibri" w:hAnsi="Calibri" w:cs="Calibri"/>
      <w:noProof/>
      <w:sz w:val="2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43754"/>
    <w:pPr>
      <w:spacing w:line="240" w:lineRule="auto"/>
      <w:jc w:val="both"/>
    </w:pPr>
    <w:rPr>
      <w:rFonts w:ascii="Calibri" w:hAnsi="Calibri" w:cs="Calibri"/>
      <w:noProof/>
      <w:sz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43754"/>
    <w:rPr>
      <w:rFonts w:ascii="Calibri" w:hAnsi="Calibri" w:cs="Calibri"/>
      <w:noProof/>
      <w:sz w:val="22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943754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43754"/>
    <w:pPr>
      <w:spacing w:after="200"/>
    </w:pPr>
    <w:rPr>
      <w:rFonts w:eastAsiaTheme="minorHAnsi"/>
      <w:b/>
      <w:bCs/>
      <w:lang w:val="en-ZA"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43754"/>
    <w:rPr>
      <w:rFonts w:eastAsia="Times New Roman"/>
      <w:b/>
      <w:bCs/>
      <w:sz w:val="20"/>
      <w:szCs w:val="20"/>
      <w:lang w:val="en-GB" w:eastAsia="en-GB"/>
    </w:rPr>
  </w:style>
  <w:style w:type="paragraph" w:customStyle="1" w:styleId="font5">
    <w:name w:val="font5"/>
    <w:basedOn w:val="Normal"/>
    <w:rsid w:val="00943754"/>
    <w:pPr>
      <w:spacing w:before="100" w:beforeAutospacing="1" w:after="100" w:afterAutospacing="1" w:line="240" w:lineRule="auto"/>
    </w:pPr>
    <w:rPr>
      <w:rFonts w:eastAsia="Times New Roman"/>
      <w:i/>
      <w:iCs/>
      <w:color w:val="000000"/>
      <w:sz w:val="18"/>
      <w:szCs w:val="18"/>
      <w:lang w:eastAsia="en-ZA"/>
    </w:rPr>
  </w:style>
  <w:style w:type="paragraph" w:customStyle="1" w:styleId="font6">
    <w:name w:val="font6"/>
    <w:basedOn w:val="Normal"/>
    <w:rsid w:val="00943754"/>
    <w:pPr>
      <w:spacing w:before="100" w:beforeAutospacing="1" w:after="100" w:afterAutospacing="1" w:line="240" w:lineRule="auto"/>
    </w:pPr>
    <w:rPr>
      <w:rFonts w:eastAsia="Times New Roman"/>
      <w:color w:val="000000"/>
      <w:sz w:val="18"/>
      <w:szCs w:val="18"/>
      <w:lang w:eastAsia="en-ZA"/>
    </w:rPr>
  </w:style>
  <w:style w:type="paragraph" w:customStyle="1" w:styleId="font7">
    <w:name w:val="font7"/>
    <w:basedOn w:val="Normal"/>
    <w:rsid w:val="00943754"/>
    <w:pPr>
      <w:spacing w:before="100" w:beforeAutospacing="1" w:after="100" w:afterAutospacing="1" w:line="240" w:lineRule="auto"/>
    </w:pPr>
    <w:rPr>
      <w:rFonts w:eastAsia="Times New Roman"/>
      <w:b/>
      <w:bCs/>
      <w:color w:val="000000"/>
      <w:sz w:val="18"/>
      <w:szCs w:val="18"/>
      <w:lang w:eastAsia="en-ZA"/>
    </w:rPr>
  </w:style>
  <w:style w:type="paragraph" w:customStyle="1" w:styleId="font8">
    <w:name w:val="font8"/>
    <w:basedOn w:val="Normal"/>
    <w:rsid w:val="00943754"/>
    <w:pPr>
      <w:spacing w:before="100" w:beforeAutospacing="1" w:after="100" w:afterAutospacing="1" w:line="240" w:lineRule="auto"/>
    </w:pPr>
    <w:rPr>
      <w:rFonts w:eastAsia="Times New Roman"/>
      <w:b/>
      <w:bCs/>
      <w:i/>
      <w:iCs/>
      <w:color w:val="000000"/>
      <w:sz w:val="18"/>
      <w:szCs w:val="18"/>
      <w:lang w:eastAsia="en-ZA"/>
    </w:rPr>
  </w:style>
  <w:style w:type="paragraph" w:customStyle="1" w:styleId="xl68">
    <w:name w:val="xl68"/>
    <w:basedOn w:val="Normal"/>
    <w:rsid w:val="00943754"/>
    <w:pPr>
      <w:pBdr>
        <w:bottom w:val="single" w:sz="8" w:space="0" w:color="auto"/>
      </w:pBdr>
      <w:spacing w:before="100" w:beforeAutospacing="1" w:after="100" w:afterAutospacing="1" w:line="240" w:lineRule="auto"/>
      <w:jc w:val="center"/>
    </w:pPr>
    <w:rPr>
      <w:rFonts w:eastAsia="Times New Roman"/>
      <w:b/>
      <w:bCs/>
      <w:sz w:val="18"/>
      <w:szCs w:val="18"/>
      <w:lang w:eastAsia="en-ZA"/>
    </w:rPr>
  </w:style>
  <w:style w:type="paragraph" w:customStyle="1" w:styleId="xl73">
    <w:name w:val="xl73"/>
    <w:basedOn w:val="Normal"/>
    <w:rsid w:val="00943754"/>
    <w:pPr>
      <w:spacing w:before="100" w:beforeAutospacing="1" w:after="100" w:afterAutospacing="1" w:line="240" w:lineRule="auto"/>
      <w:jc w:val="center"/>
      <w:textAlignment w:val="center"/>
    </w:pPr>
    <w:rPr>
      <w:rFonts w:eastAsia="Times New Roman"/>
      <w:b/>
      <w:bCs/>
      <w:sz w:val="18"/>
      <w:szCs w:val="18"/>
      <w:lang w:eastAsia="en-ZA"/>
    </w:rPr>
  </w:style>
  <w:style w:type="paragraph" w:customStyle="1" w:styleId="xl74">
    <w:name w:val="xl74"/>
    <w:basedOn w:val="Normal"/>
    <w:rsid w:val="00943754"/>
    <w:pPr>
      <w:spacing w:before="100" w:beforeAutospacing="1" w:after="100" w:afterAutospacing="1" w:line="240" w:lineRule="auto"/>
      <w:jc w:val="center"/>
    </w:pPr>
    <w:rPr>
      <w:rFonts w:eastAsia="Times New Roman"/>
      <w:b/>
      <w:bCs/>
      <w:sz w:val="18"/>
      <w:szCs w:val="18"/>
      <w:lang w:eastAsia="en-ZA"/>
    </w:rPr>
  </w:style>
  <w:style w:type="paragraph" w:customStyle="1" w:styleId="xl75">
    <w:name w:val="xl75"/>
    <w:basedOn w:val="Normal"/>
    <w:rsid w:val="00943754"/>
    <w:pPr>
      <w:shd w:val="clear" w:color="000000" w:fill="FFFFFF"/>
      <w:spacing w:before="100" w:beforeAutospacing="1" w:after="100" w:afterAutospacing="1" w:line="240" w:lineRule="auto"/>
      <w:jc w:val="center"/>
    </w:pPr>
    <w:rPr>
      <w:rFonts w:eastAsia="Times New Roman"/>
      <w:sz w:val="18"/>
      <w:szCs w:val="18"/>
      <w:lang w:eastAsia="en-ZA"/>
    </w:rPr>
  </w:style>
  <w:style w:type="paragraph" w:customStyle="1" w:styleId="xl76">
    <w:name w:val="xl76"/>
    <w:basedOn w:val="Normal"/>
    <w:rsid w:val="00943754"/>
    <w:pPr>
      <w:spacing w:before="100" w:beforeAutospacing="1" w:after="100" w:afterAutospacing="1" w:line="240" w:lineRule="auto"/>
      <w:jc w:val="center"/>
    </w:pPr>
    <w:rPr>
      <w:rFonts w:eastAsia="Times New Roman"/>
      <w:sz w:val="18"/>
      <w:szCs w:val="18"/>
      <w:lang w:eastAsia="en-ZA"/>
    </w:rPr>
  </w:style>
  <w:style w:type="paragraph" w:customStyle="1" w:styleId="xl77">
    <w:name w:val="xl77"/>
    <w:basedOn w:val="Normal"/>
    <w:rsid w:val="00943754"/>
    <w:pPr>
      <w:spacing w:before="100" w:beforeAutospacing="1" w:after="100" w:afterAutospacing="1" w:line="240" w:lineRule="auto"/>
      <w:jc w:val="center"/>
    </w:pPr>
    <w:rPr>
      <w:rFonts w:eastAsia="Times New Roman"/>
      <w:b/>
      <w:bCs/>
      <w:sz w:val="18"/>
      <w:szCs w:val="18"/>
      <w:lang w:eastAsia="en-ZA"/>
    </w:rPr>
  </w:style>
  <w:style w:type="paragraph" w:customStyle="1" w:styleId="xl78">
    <w:name w:val="xl78"/>
    <w:basedOn w:val="Normal"/>
    <w:rsid w:val="00943754"/>
    <w:pPr>
      <w:spacing w:before="100" w:beforeAutospacing="1" w:after="100" w:afterAutospacing="1" w:line="240" w:lineRule="auto"/>
      <w:jc w:val="center"/>
    </w:pPr>
    <w:rPr>
      <w:rFonts w:eastAsia="Times New Roman"/>
      <w:sz w:val="18"/>
      <w:szCs w:val="18"/>
      <w:lang w:eastAsia="en-ZA"/>
    </w:rPr>
  </w:style>
  <w:style w:type="paragraph" w:customStyle="1" w:styleId="xl79">
    <w:name w:val="xl79"/>
    <w:basedOn w:val="Normal"/>
    <w:rsid w:val="00943754"/>
    <w:pPr>
      <w:spacing w:before="100" w:beforeAutospacing="1" w:after="100" w:afterAutospacing="1" w:line="240" w:lineRule="auto"/>
    </w:pPr>
    <w:rPr>
      <w:rFonts w:eastAsia="Times New Roman"/>
      <w:sz w:val="18"/>
      <w:szCs w:val="18"/>
      <w:lang w:eastAsia="en-ZA"/>
    </w:rPr>
  </w:style>
  <w:style w:type="paragraph" w:customStyle="1" w:styleId="xl80">
    <w:name w:val="xl80"/>
    <w:basedOn w:val="Normal"/>
    <w:rsid w:val="00943754"/>
    <w:pPr>
      <w:spacing w:before="100" w:beforeAutospacing="1" w:after="100" w:afterAutospacing="1" w:line="240" w:lineRule="auto"/>
      <w:jc w:val="center"/>
    </w:pPr>
    <w:rPr>
      <w:rFonts w:eastAsia="Times New Roman"/>
      <w:i/>
      <w:iCs/>
      <w:sz w:val="18"/>
      <w:szCs w:val="18"/>
      <w:lang w:eastAsia="en-ZA"/>
    </w:rPr>
  </w:style>
  <w:style w:type="paragraph" w:customStyle="1" w:styleId="xl81">
    <w:name w:val="xl81"/>
    <w:basedOn w:val="Normal"/>
    <w:rsid w:val="00943754"/>
    <w:pPr>
      <w:spacing w:before="100" w:beforeAutospacing="1" w:after="100" w:afterAutospacing="1" w:line="240" w:lineRule="auto"/>
    </w:pPr>
    <w:rPr>
      <w:rFonts w:eastAsia="Times New Roman"/>
      <w:lang w:eastAsia="en-ZA"/>
    </w:rPr>
  </w:style>
  <w:style w:type="paragraph" w:customStyle="1" w:styleId="xl82">
    <w:name w:val="xl82"/>
    <w:basedOn w:val="Normal"/>
    <w:rsid w:val="00943754"/>
    <w:pPr>
      <w:spacing w:before="100" w:beforeAutospacing="1" w:after="100" w:afterAutospacing="1" w:line="240" w:lineRule="auto"/>
      <w:jc w:val="center"/>
    </w:pPr>
    <w:rPr>
      <w:rFonts w:eastAsia="Times New Roman"/>
      <w:b/>
      <w:bCs/>
      <w:sz w:val="18"/>
      <w:szCs w:val="18"/>
      <w:lang w:eastAsia="en-ZA"/>
    </w:rPr>
  </w:style>
  <w:style w:type="paragraph" w:customStyle="1" w:styleId="xl83">
    <w:name w:val="xl83"/>
    <w:basedOn w:val="Normal"/>
    <w:rsid w:val="00943754"/>
    <w:pPr>
      <w:spacing w:before="100" w:beforeAutospacing="1" w:after="100" w:afterAutospacing="1" w:line="240" w:lineRule="auto"/>
      <w:jc w:val="center"/>
    </w:pPr>
    <w:rPr>
      <w:rFonts w:eastAsia="Times New Roman"/>
      <w:b/>
      <w:bCs/>
      <w:i/>
      <w:iCs/>
      <w:sz w:val="18"/>
      <w:szCs w:val="18"/>
      <w:lang w:eastAsia="en-ZA"/>
    </w:rPr>
  </w:style>
  <w:style w:type="paragraph" w:customStyle="1" w:styleId="xl84">
    <w:name w:val="xl84"/>
    <w:basedOn w:val="Normal"/>
    <w:rsid w:val="00943754"/>
    <w:pPr>
      <w:pBdr>
        <w:bottom w:val="single" w:sz="8" w:space="0" w:color="auto"/>
      </w:pBdr>
      <w:spacing w:before="100" w:beforeAutospacing="1" w:after="100" w:afterAutospacing="1" w:line="240" w:lineRule="auto"/>
    </w:pPr>
    <w:rPr>
      <w:rFonts w:eastAsia="Times New Roman"/>
      <w:sz w:val="18"/>
      <w:szCs w:val="18"/>
      <w:lang w:eastAsia="en-ZA"/>
    </w:rPr>
  </w:style>
  <w:style w:type="paragraph" w:customStyle="1" w:styleId="xl85">
    <w:name w:val="xl85"/>
    <w:basedOn w:val="Normal"/>
    <w:rsid w:val="00943754"/>
    <w:pPr>
      <w:pBdr>
        <w:bottom w:val="single" w:sz="4" w:space="0" w:color="auto"/>
      </w:pBdr>
      <w:spacing w:before="100" w:beforeAutospacing="1" w:after="100" w:afterAutospacing="1" w:line="240" w:lineRule="auto"/>
      <w:textAlignment w:val="center"/>
    </w:pPr>
    <w:rPr>
      <w:rFonts w:eastAsia="Times New Roman"/>
      <w:sz w:val="18"/>
      <w:szCs w:val="18"/>
      <w:lang w:eastAsia="en-ZA"/>
    </w:rPr>
  </w:style>
  <w:style w:type="paragraph" w:customStyle="1" w:styleId="xl86">
    <w:name w:val="xl86"/>
    <w:basedOn w:val="Normal"/>
    <w:rsid w:val="00943754"/>
    <w:pPr>
      <w:pBdr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eastAsia="Times New Roman"/>
      <w:b/>
      <w:bCs/>
      <w:sz w:val="18"/>
      <w:szCs w:val="18"/>
      <w:lang w:eastAsia="en-ZA"/>
    </w:rPr>
  </w:style>
  <w:style w:type="paragraph" w:customStyle="1" w:styleId="xl87">
    <w:name w:val="xl87"/>
    <w:basedOn w:val="Normal"/>
    <w:rsid w:val="00943754"/>
    <w:pPr>
      <w:pBdr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eastAsia="Times New Roman"/>
      <w:sz w:val="18"/>
      <w:szCs w:val="18"/>
      <w:lang w:eastAsia="en-ZA"/>
    </w:rPr>
  </w:style>
  <w:style w:type="paragraph" w:customStyle="1" w:styleId="xl88">
    <w:name w:val="xl88"/>
    <w:basedOn w:val="Normal"/>
    <w:rsid w:val="00943754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eastAsia="Times New Roman"/>
      <w:b/>
      <w:bCs/>
      <w:sz w:val="18"/>
      <w:szCs w:val="18"/>
      <w:lang w:eastAsia="en-ZA"/>
    </w:rPr>
  </w:style>
  <w:style w:type="character" w:styleId="Emphasis">
    <w:name w:val="Emphasis"/>
    <w:basedOn w:val="DefaultParagraphFont"/>
    <w:uiPriority w:val="20"/>
    <w:qFormat/>
    <w:rsid w:val="00943754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94375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43754"/>
  </w:style>
  <w:style w:type="paragraph" w:styleId="Footer">
    <w:name w:val="footer"/>
    <w:basedOn w:val="Normal"/>
    <w:link w:val="FooterChar"/>
    <w:unhideWhenUsed/>
    <w:rsid w:val="0094375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rsid w:val="00943754"/>
  </w:style>
  <w:style w:type="character" w:styleId="LineNumber">
    <w:name w:val="line number"/>
    <w:basedOn w:val="DefaultParagraphFont"/>
    <w:uiPriority w:val="99"/>
    <w:semiHidden/>
    <w:unhideWhenUsed/>
    <w:rsid w:val="00943754"/>
  </w:style>
  <w:style w:type="paragraph" w:customStyle="1" w:styleId="TAMainText">
    <w:name w:val="TA_Main_Text"/>
    <w:basedOn w:val="Normal"/>
    <w:rsid w:val="00943754"/>
    <w:pPr>
      <w:spacing w:after="0" w:line="480" w:lineRule="auto"/>
      <w:ind w:firstLine="202"/>
      <w:jc w:val="both"/>
    </w:pPr>
  </w:style>
  <w:style w:type="character" w:styleId="PageNumber">
    <w:name w:val="page number"/>
    <w:basedOn w:val="DefaultParagraphFont"/>
    <w:rsid w:val="0094375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61660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</TotalTime>
  <Pages>2</Pages>
  <Words>488</Words>
  <Characters>2788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e Orchard</dc:creator>
  <cp:keywords/>
  <dc:description/>
  <cp:lastModifiedBy>Ane Orchard</cp:lastModifiedBy>
  <cp:revision>5</cp:revision>
  <dcterms:created xsi:type="dcterms:W3CDTF">2018-06-15T10:00:00Z</dcterms:created>
  <dcterms:modified xsi:type="dcterms:W3CDTF">2018-09-06T06:50:00Z</dcterms:modified>
</cp:coreProperties>
</file>